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3D580C" w14:textId="1A55050A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A. </w:t>
      </w:r>
      <w:r w:rsidR="006C567D" w:rsidRPr="008076F0">
        <w:rPr>
          <w:rFonts w:ascii="Times New Roman" w:hAnsi="Times New Roman"/>
          <w:b/>
          <w:bCs/>
        </w:rPr>
        <w:t>ACE2-derived control peptide</w:t>
      </w:r>
      <w:r w:rsidRPr="008076F0">
        <w:rPr>
          <w:rFonts w:ascii="Times New Roman" w:hAnsi="Times New Roman"/>
          <w:b/>
          <w:bCs/>
        </w:rPr>
        <w:t xml:space="preserve">                           B.</w:t>
      </w:r>
      <w:r w:rsidR="006C567D" w:rsidRPr="008076F0">
        <w:rPr>
          <w:rFonts w:ascii="Times New Roman" w:hAnsi="Times New Roman"/>
          <w:b/>
          <w:bCs/>
        </w:rPr>
        <w:t xml:space="preserve"> Peptide 7ls9_C_E_3867</w:t>
      </w:r>
    </w:p>
    <w:p w14:paraId="3567BEA5" w14:textId="77777777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487F421C" wp14:editId="551808B5">
            <wp:extent cx="3234813" cy="1108973"/>
            <wp:effectExtent l="12700" t="12700" r="16510" b="8890"/>
            <wp:docPr id="169642819" name="Picture 3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749711" name="Picture 3" descr="A graph with lines and numbers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389681" cy="116206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1612EE1C" wp14:editId="7BCE9ADC">
            <wp:extent cx="2981019" cy="1096645"/>
            <wp:effectExtent l="12700" t="12700" r="16510" b="8255"/>
            <wp:docPr id="19170227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7022725" name="Picture 2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16092" cy="110954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8098433" w14:textId="51F96FB0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C. </w:t>
      </w:r>
      <w:r w:rsidR="006C567D" w:rsidRPr="008076F0">
        <w:rPr>
          <w:rFonts w:ascii="Times New Roman" w:hAnsi="Times New Roman"/>
          <w:b/>
          <w:bCs/>
        </w:rPr>
        <w:t xml:space="preserve">Peptide </w:t>
      </w:r>
      <w:r w:rsidR="006C567D" w:rsidRPr="008076F0">
        <w:rPr>
          <w:rFonts w:ascii="Times New Roman" w:hAnsi="Times New Roman"/>
          <w:b/>
          <w:bCs/>
          <w:lang w:val="en-GB"/>
        </w:rPr>
        <w:t xml:space="preserve">6xkp_B_M_919 </w:t>
      </w:r>
      <w:r w:rsidRPr="008076F0">
        <w:rPr>
          <w:rFonts w:ascii="Times New Roman" w:hAnsi="Times New Roman"/>
          <w:b/>
          <w:bCs/>
        </w:rPr>
        <w:t xml:space="preserve">                                D.</w:t>
      </w:r>
      <w:r w:rsidR="006C567D" w:rsidRPr="008076F0">
        <w:rPr>
          <w:rFonts w:ascii="Times New Roman" w:hAnsi="Times New Roman"/>
          <w:b/>
          <w:bCs/>
        </w:rPr>
        <w:t xml:space="preserve"> Peptide </w:t>
      </w:r>
      <w:r w:rsidR="006C567D" w:rsidRPr="008076F0">
        <w:rPr>
          <w:rFonts w:ascii="Times New Roman" w:hAnsi="Times New Roman"/>
          <w:b/>
          <w:bCs/>
          <w:lang w:val="en-GB"/>
        </w:rPr>
        <w:t>7kn5_B_D_619</w:t>
      </w:r>
    </w:p>
    <w:p w14:paraId="304E4463" w14:textId="1A7FEE8F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538BF8F5" wp14:editId="68DEC67B">
            <wp:extent cx="3203153" cy="1093019"/>
            <wp:effectExtent l="12700" t="12700" r="10160" b="12065"/>
            <wp:docPr id="99972590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9725901" name="Picture 3"/>
                    <pic:cNvPicPr/>
                  </pic:nvPicPr>
                  <pic:blipFill>
                    <a:blip r:embed="rId9"/>
                    <a:srcRect t="2100" b="21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53" cy="1093019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506F226A" wp14:editId="714F1DE8">
            <wp:extent cx="2896509" cy="1097915"/>
            <wp:effectExtent l="12700" t="12700" r="12065" b="6985"/>
            <wp:docPr id="200509265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5092659" name="Picture 2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901369" cy="109975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7A69301" w14:textId="55EABFE3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>E.</w:t>
      </w:r>
      <w:r w:rsidR="006C567D" w:rsidRPr="008076F0">
        <w:rPr>
          <w:rFonts w:ascii="Times New Roman" w:hAnsi="Times New Roman"/>
          <w:b/>
          <w:bCs/>
        </w:rPr>
        <w:t xml:space="preserve"> Peptide </w:t>
      </w:r>
      <w:r w:rsidR="006C567D" w:rsidRPr="008076F0">
        <w:rPr>
          <w:rFonts w:ascii="Times New Roman" w:hAnsi="Times New Roman"/>
          <w:b/>
          <w:bCs/>
          <w:lang w:val="en-GB"/>
        </w:rPr>
        <w:t xml:space="preserve">7m7w_S_C_752 </w:t>
      </w:r>
      <w:r w:rsidRPr="008076F0">
        <w:rPr>
          <w:rFonts w:ascii="Times New Roman" w:hAnsi="Times New Roman"/>
          <w:b/>
          <w:bCs/>
        </w:rPr>
        <w:t xml:space="preserve">                                F.</w:t>
      </w:r>
      <w:r w:rsidR="006C567D" w:rsidRPr="008076F0">
        <w:rPr>
          <w:rFonts w:ascii="Times New Roman" w:hAnsi="Times New Roman"/>
          <w:b/>
          <w:bCs/>
        </w:rPr>
        <w:t xml:space="preserve"> Peptide </w:t>
      </w:r>
      <w:r w:rsidR="006C567D" w:rsidRPr="008076F0">
        <w:rPr>
          <w:rFonts w:ascii="Times New Roman" w:hAnsi="Times New Roman"/>
          <w:b/>
          <w:bCs/>
          <w:lang w:val="en-GB"/>
        </w:rPr>
        <w:t>7kmg_C_A_47</w:t>
      </w:r>
    </w:p>
    <w:p w14:paraId="7C62707D" w14:textId="77777777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5A98CDE8" wp14:editId="06DDBD77">
            <wp:extent cx="3202940" cy="1132840"/>
            <wp:effectExtent l="12700" t="12700" r="10160" b="10160"/>
            <wp:docPr id="98127607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1276073" name="Picture 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28095" cy="114173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715A6F79" wp14:editId="750362A7">
            <wp:extent cx="3020060" cy="1126992"/>
            <wp:effectExtent l="12700" t="12700" r="15240" b="16510"/>
            <wp:docPr id="51973557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9735579" name="Picture 2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28371" cy="113009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5B089BE" w14:textId="6DF9FA0B" w:rsidR="006C567D" w:rsidRPr="008076F0" w:rsidRDefault="006C567D" w:rsidP="006C567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G. Peptide </w:t>
      </w:r>
      <w:r w:rsidRPr="008076F0">
        <w:rPr>
          <w:rFonts w:ascii="Times New Roman" w:hAnsi="Times New Roman"/>
          <w:b/>
          <w:bCs/>
          <w:lang w:val="en-GB"/>
        </w:rPr>
        <w:t>7l0n_R_A_312</w:t>
      </w:r>
    </w:p>
    <w:p w14:paraId="3E834263" w14:textId="4ACBC004" w:rsidR="006C567D" w:rsidRPr="008076F0" w:rsidRDefault="006C567D" w:rsidP="00E5091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02B80173" wp14:editId="5FA614E2">
            <wp:extent cx="3202614" cy="1141045"/>
            <wp:effectExtent l="12700" t="12700" r="10795" b="15240"/>
            <wp:docPr id="16466958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669582" name="Picture 3"/>
                    <pic:cNvPicPr/>
                  </pic:nvPicPr>
                  <pic:blipFill rotWithShape="1">
                    <a:blip r:embed="rId13"/>
                    <a:srcRect t="1016" b="4988"/>
                    <a:stretch/>
                  </pic:blipFill>
                  <pic:spPr bwMode="auto">
                    <a:xfrm>
                      <a:off x="0" y="0"/>
                      <a:ext cx="3203153" cy="114123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</w:p>
    <w:p w14:paraId="0834FEEA" w14:textId="6A3A07E2" w:rsidR="00E50912" w:rsidRPr="008076F0" w:rsidRDefault="00E50912" w:rsidP="00E50912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  <w:bCs/>
        </w:rPr>
        <w:t xml:space="preserve">Figure S1: </w:t>
      </w:r>
      <w:r w:rsidR="000658EC" w:rsidRPr="008076F0">
        <w:rPr>
          <w:rFonts w:ascii="Times New Roman" w:hAnsi="Times New Roman"/>
        </w:rPr>
        <w:t xml:space="preserve">Number of </w:t>
      </w:r>
      <w:r w:rsidR="006C567D" w:rsidRPr="008076F0">
        <w:rPr>
          <w:rFonts w:ascii="Times New Roman" w:hAnsi="Times New Roman"/>
        </w:rPr>
        <w:t>H</w:t>
      </w:r>
      <w:r w:rsidR="006859B8" w:rsidRPr="008076F0">
        <w:rPr>
          <w:rFonts w:ascii="Times New Roman" w:hAnsi="Times New Roman"/>
        </w:rPr>
        <w:t>-</w:t>
      </w:r>
      <w:r w:rsidR="006C567D" w:rsidRPr="008076F0">
        <w:rPr>
          <w:rFonts w:ascii="Times New Roman" w:hAnsi="Times New Roman"/>
        </w:rPr>
        <w:t>bond</w:t>
      </w:r>
      <w:r w:rsidR="000658EC" w:rsidRPr="008076F0">
        <w:rPr>
          <w:rFonts w:ascii="Times New Roman" w:hAnsi="Times New Roman"/>
        </w:rPr>
        <w:t>s</w:t>
      </w:r>
      <w:r w:rsidRPr="008076F0">
        <w:rPr>
          <w:rFonts w:ascii="Times New Roman" w:hAnsi="Times New Roman"/>
        </w:rPr>
        <w:t xml:space="preserve"> </w:t>
      </w:r>
      <w:r w:rsidR="006859B8" w:rsidRPr="008076F0">
        <w:rPr>
          <w:rFonts w:ascii="Times New Roman" w:hAnsi="Times New Roman"/>
        </w:rPr>
        <w:t>plot</w:t>
      </w:r>
      <w:r w:rsidR="000658EC" w:rsidRPr="008076F0">
        <w:rPr>
          <w:rFonts w:ascii="Times New Roman" w:hAnsi="Times New Roman"/>
        </w:rPr>
        <w:t>ted against time</w:t>
      </w:r>
      <w:r w:rsidR="006859B8" w:rsidRPr="008076F0">
        <w:rPr>
          <w:rFonts w:ascii="Times New Roman" w:hAnsi="Times New Roman"/>
        </w:rPr>
        <w:t xml:space="preserve"> </w:t>
      </w:r>
      <w:r w:rsidR="000658EC" w:rsidRPr="008076F0">
        <w:rPr>
          <w:rFonts w:ascii="Times New Roman" w:hAnsi="Times New Roman"/>
        </w:rPr>
        <w:t>for</w:t>
      </w:r>
      <w:r w:rsidRPr="008076F0">
        <w:rPr>
          <w:rFonts w:ascii="Times New Roman" w:hAnsi="Times New Roman"/>
        </w:rPr>
        <w:t xml:space="preserve"> the </w:t>
      </w:r>
      <w:r w:rsidR="003F7F15" w:rsidRPr="008076F0">
        <w:rPr>
          <w:rFonts w:ascii="Times New Roman" w:hAnsi="Times New Roman"/>
        </w:rPr>
        <w:t xml:space="preserve">(A) </w:t>
      </w:r>
      <w:r w:rsidR="006859B8" w:rsidRPr="008076F0">
        <w:rPr>
          <w:rFonts w:ascii="Times New Roman" w:hAnsi="Times New Roman"/>
        </w:rPr>
        <w:t xml:space="preserve">ACE-2 derived peptide and </w:t>
      </w:r>
      <w:r w:rsidR="001356AA" w:rsidRPr="008076F0">
        <w:rPr>
          <w:rFonts w:ascii="Times New Roman" w:hAnsi="Times New Roman"/>
        </w:rPr>
        <w:t xml:space="preserve">(B-G) </w:t>
      </w:r>
      <w:r w:rsidR="006859B8" w:rsidRPr="008076F0">
        <w:rPr>
          <w:rFonts w:ascii="Times New Roman" w:hAnsi="Times New Roman"/>
        </w:rPr>
        <w:t xml:space="preserve">the </w:t>
      </w:r>
      <w:r w:rsidR="006C567D" w:rsidRPr="008076F0">
        <w:rPr>
          <w:rFonts w:ascii="Times New Roman" w:hAnsi="Times New Roman"/>
        </w:rPr>
        <w:t>shorlisted peptide</w:t>
      </w:r>
      <w:r w:rsidR="003F7F15" w:rsidRPr="008076F0">
        <w:rPr>
          <w:rFonts w:ascii="Times New Roman" w:hAnsi="Times New Roman"/>
        </w:rPr>
        <w:t xml:space="preserve"> </w:t>
      </w:r>
      <w:r w:rsidR="006859B8" w:rsidRPr="008076F0">
        <w:rPr>
          <w:rFonts w:ascii="Times New Roman" w:hAnsi="Times New Roman"/>
        </w:rPr>
        <w:t>candidate</w:t>
      </w:r>
      <w:r w:rsidR="007C0E84" w:rsidRPr="008076F0">
        <w:rPr>
          <w:rFonts w:ascii="Times New Roman" w:hAnsi="Times New Roman"/>
        </w:rPr>
        <w:t>s</w:t>
      </w:r>
      <w:r w:rsidR="000658EC" w:rsidRPr="008076F0">
        <w:rPr>
          <w:rFonts w:ascii="Times New Roman" w:hAnsi="Times New Roman"/>
        </w:rPr>
        <w:t xml:space="preserve"> in complex with the spike protein,</w:t>
      </w:r>
      <w:r w:rsidR="006C567D" w:rsidRPr="008076F0">
        <w:rPr>
          <w:rFonts w:ascii="Times New Roman" w:hAnsi="Times New Roman"/>
        </w:rPr>
        <w:t xml:space="preserve"> </w:t>
      </w:r>
      <w:r w:rsidRPr="008076F0">
        <w:rPr>
          <w:rFonts w:ascii="Times New Roman" w:hAnsi="Times New Roman"/>
        </w:rPr>
        <w:t xml:space="preserve">over </w:t>
      </w:r>
      <w:r w:rsidR="003F7F15" w:rsidRPr="008076F0">
        <w:rPr>
          <w:rFonts w:ascii="Times New Roman" w:hAnsi="Times New Roman"/>
        </w:rPr>
        <w:t xml:space="preserve">the course of </w:t>
      </w:r>
      <w:r w:rsidRPr="008076F0">
        <w:rPr>
          <w:rFonts w:ascii="Times New Roman" w:hAnsi="Times New Roman"/>
        </w:rPr>
        <w:t xml:space="preserve">50 ns </w:t>
      </w:r>
      <w:r w:rsidR="006C567D" w:rsidRPr="008076F0">
        <w:rPr>
          <w:rFonts w:ascii="Times New Roman" w:hAnsi="Times New Roman"/>
        </w:rPr>
        <w:t xml:space="preserve">MD </w:t>
      </w:r>
      <w:r w:rsidRPr="008076F0">
        <w:rPr>
          <w:rFonts w:ascii="Times New Roman" w:hAnsi="Times New Roman"/>
        </w:rPr>
        <w:t>simulations.</w:t>
      </w:r>
      <w:r w:rsidRPr="008076F0">
        <w:rPr>
          <w:rFonts w:ascii="Times New Roman" w:hAnsi="Times New Roman"/>
        </w:rPr>
        <w:br/>
      </w:r>
    </w:p>
    <w:p w14:paraId="3CEDB0C6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3F04085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7FAAA616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6AB1BEE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A3F0D23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157ADABD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lang w:val="en-IN" w:eastAsia="en-IN" w:bidi="ar-SA"/>
        </w:rPr>
        <w:lastRenderedPageBreak/>
        <w:drawing>
          <wp:inline distT="0" distB="0" distL="0" distR="0" wp14:anchorId="47249E4D" wp14:editId="62D9BAD3">
            <wp:extent cx="6499274" cy="3655765"/>
            <wp:effectExtent l="0" t="0" r="3175" b="1905"/>
            <wp:docPr id="2" name="Picture 2" descr="A close-up of a model of a prote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-up of a model of a protein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14459" cy="3664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263DFB" w14:textId="76AEE58D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</w:rPr>
        <w:t xml:space="preserve">Figure S2: </w:t>
      </w:r>
      <w:r w:rsidR="004B61E2" w:rsidRPr="008076F0">
        <w:rPr>
          <w:rFonts w:ascii="Times New Roman" w:hAnsi="Times New Roman"/>
        </w:rPr>
        <w:t>Structure of peptide 7ls9_C_E_3867 (shown in blue) bound within a hydrophobic pocket of the spike RBD. The hydrophobicity gradient is depicted using a color spectrum, ranging from golden (highly hydrophobic) to cyan (hydrophilic).</w:t>
      </w:r>
    </w:p>
    <w:p w14:paraId="40504AB6" w14:textId="77777777" w:rsidR="00753BFD" w:rsidRPr="008076F0" w:rsidRDefault="00753BFD" w:rsidP="00753BFD">
      <w:pPr>
        <w:pStyle w:val="MDPI511onefigurecaption"/>
        <w:rPr>
          <w:rFonts w:ascii="Times New Roman" w:hAnsi="Times New Roman"/>
          <w:b/>
        </w:rPr>
      </w:pPr>
      <w:r w:rsidRPr="008076F0">
        <w:rPr>
          <w:rFonts w:ascii="Times New Roman" w:hAnsi="Times New Roman"/>
          <w:b/>
          <w:lang w:eastAsia="en-IN"/>
        </w:rPr>
        <w:drawing>
          <wp:inline distT="0" distB="0" distL="0" distR="0" wp14:anchorId="677B57A6" wp14:editId="01DE7870">
            <wp:extent cx="6645910" cy="3738245"/>
            <wp:effectExtent l="0" t="0" r="0" b="0"/>
            <wp:docPr id="1" name="Picture 1" descr="A close-up of a molecu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-up of a molecule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84437" cy="37599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08360" w14:textId="69A35418" w:rsidR="004B61E2" w:rsidRPr="008076F0" w:rsidRDefault="00753BFD" w:rsidP="004B61E2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</w:rPr>
        <w:t xml:space="preserve">Figure S3: </w:t>
      </w:r>
      <w:r w:rsidRPr="008076F0">
        <w:rPr>
          <w:rFonts w:ascii="Times New Roman" w:hAnsi="Times New Roman"/>
        </w:rPr>
        <w:t xml:space="preserve"> </w:t>
      </w:r>
      <w:r w:rsidR="004B61E2" w:rsidRPr="008076F0">
        <w:rPr>
          <w:rFonts w:ascii="Times New Roman" w:hAnsi="Times New Roman"/>
        </w:rPr>
        <w:t>Structure of peptide 7kmg_C_A_47 (shown in blue) bound within a hydrophobic pocket of the spike RBD. The hydrophobicity gradient is depicted using a color spectrum, ranging from golden (highly hydrophobic) to cyan (hydrophilic).</w:t>
      </w:r>
    </w:p>
    <w:p w14:paraId="771EA328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3647441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7185C59A" w14:textId="77777777" w:rsidR="006859B8" w:rsidRPr="008076F0" w:rsidRDefault="006859B8" w:rsidP="00753BFD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14959D29" w14:textId="564D861B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>A. ACE2-derived control peptide                           B. Peptide 7ls9_C_E_3867</w:t>
      </w:r>
    </w:p>
    <w:p w14:paraId="4ABAF84C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0C2115E3" wp14:editId="54189B92">
            <wp:extent cx="3227705" cy="1094105"/>
            <wp:effectExtent l="12700" t="12700" r="10795" b="10795"/>
            <wp:docPr id="4137478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3747838" name="Picture 3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229449" cy="109469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0A65E95A" wp14:editId="3F16B5C2">
            <wp:extent cx="3164877" cy="1096645"/>
            <wp:effectExtent l="12700" t="12700" r="10160" b="8255"/>
            <wp:docPr id="207964287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9642875" name="Picture 2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27435" cy="111832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1D4639D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C. Peptide </w:t>
      </w:r>
      <w:r w:rsidRPr="008076F0">
        <w:rPr>
          <w:rFonts w:ascii="Times New Roman" w:hAnsi="Times New Roman"/>
          <w:b/>
          <w:bCs/>
          <w:lang w:val="en-GB"/>
        </w:rPr>
        <w:t xml:space="preserve">6xkp_B_M_919 </w:t>
      </w:r>
      <w:r w:rsidRPr="008076F0">
        <w:rPr>
          <w:rFonts w:ascii="Times New Roman" w:hAnsi="Times New Roman"/>
          <w:b/>
          <w:bCs/>
        </w:rPr>
        <w:t xml:space="preserve">                                D. Peptide </w:t>
      </w:r>
      <w:r w:rsidRPr="008076F0">
        <w:rPr>
          <w:rFonts w:ascii="Times New Roman" w:hAnsi="Times New Roman"/>
          <w:b/>
          <w:bCs/>
          <w:lang w:val="en-GB"/>
        </w:rPr>
        <w:t>7kn5_B_D_619</w:t>
      </w:r>
    </w:p>
    <w:p w14:paraId="4BFE3602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15C27F05" wp14:editId="5ACA0132">
            <wp:extent cx="3203153" cy="1093019"/>
            <wp:effectExtent l="12700" t="12700" r="10160" b="12065"/>
            <wp:docPr id="193921280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9212802" name="Picture 3"/>
                    <pic:cNvPicPr/>
                  </pic:nvPicPr>
                  <pic:blipFill>
                    <a:blip r:embed="rId18"/>
                    <a:srcRect t="1053" b="10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53" cy="1093019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5E5D0EB6" wp14:editId="6EE252D8">
            <wp:extent cx="3192108" cy="1091565"/>
            <wp:effectExtent l="12700" t="12700" r="8890" b="13335"/>
            <wp:docPr id="187071076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0710761" name="Picture 2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209458" cy="109749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26AB880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E. Peptide </w:t>
      </w:r>
      <w:r w:rsidRPr="008076F0">
        <w:rPr>
          <w:rFonts w:ascii="Times New Roman" w:hAnsi="Times New Roman"/>
          <w:b/>
          <w:bCs/>
          <w:lang w:val="en-GB"/>
        </w:rPr>
        <w:t xml:space="preserve">7m7w_S_C_752 </w:t>
      </w:r>
      <w:r w:rsidRPr="008076F0">
        <w:rPr>
          <w:rFonts w:ascii="Times New Roman" w:hAnsi="Times New Roman"/>
          <w:b/>
          <w:bCs/>
        </w:rPr>
        <w:t xml:space="preserve">                                F. Peptide </w:t>
      </w:r>
      <w:r w:rsidRPr="008076F0">
        <w:rPr>
          <w:rFonts w:ascii="Times New Roman" w:hAnsi="Times New Roman"/>
          <w:b/>
          <w:bCs/>
          <w:lang w:val="en-GB"/>
        </w:rPr>
        <w:t>7kmg_C_A_47</w:t>
      </w:r>
    </w:p>
    <w:p w14:paraId="03350C2D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2A8B20C1" wp14:editId="4C9D1329">
            <wp:extent cx="3228095" cy="1125221"/>
            <wp:effectExtent l="12700" t="12700" r="10795" b="17780"/>
            <wp:docPr id="45500656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5006563" name="Picture 3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228095" cy="112522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28084F61" wp14:editId="42A37577">
            <wp:extent cx="3165506" cy="1134745"/>
            <wp:effectExtent l="12700" t="12700" r="9525" b="8255"/>
            <wp:docPr id="23695954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6959540" name="Picture 2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180728" cy="114020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520CFA0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G. Peptide </w:t>
      </w:r>
      <w:r w:rsidRPr="008076F0">
        <w:rPr>
          <w:rFonts w:ascii="Times New Roman" w:hAnsi="Times New Roman"/>
          <w:b/>
          <w:bCs/>
          <w:lang w:val="en-GB"/>
        </w:rPr>
        <w:t>7l0n_R_A_312</w:t>
      </w:r>
    </w:p>
    <w:p w14:paraId="76C9E638" w14:textId="77777777" w:rsidR="00753BFD" w:rsidRPr="008076F0" w:rsidRDefault="00753BFD" w:rsidP="00753BFD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0285DD5F" wp14:editId="6DE21718">
            <wp:extent cx="3203153" cy="1141237"/>
            <wp:effectExtent l="12700" t="12700" r="10160" b="14605"/>
            <wp:docPr id="151152556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1525566" name="Picture 3"/>
                    <pic:cNvPicPr/>
                  </pic:nvPicPr>
                  <pic:blipFill>
                    <a:blip r:embed="rId22"/>
                    <a:srcRect l="1083" r="10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53" cy="114123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</w:p>
    <w:p w14:paraId="3BFB2071" w14:textId="06A61F54" w:rsidR="00E50912" w:rsidRPr="008076F0" w:rsidRDefault="00753BFD" w:rsidP="007B630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Figure S4: </w:t>
      </w:r>
      <w:r w:rsidR="006859B8" w:rsidRPr="008076F0">
        <w:rPr>
          <w:rFonts w:ascii="Times New Roman" w:hAnsi="Times New Roman"/>
        </w:rPr>
        <w:t xml:space="preserve">RMSD plots of the </w:t>
      </w:r>
      <w:r w:rsidR="000215E8" w:rsidRPr="008076F0">
        <w:rPr>
          <w:rFonts w:ascii="Times New Roman" w:hAnsi="Times New Roman"/>
        </w:rPr>
        <w:t xml:space="preserve">(A) </w:t>
      </w:r>
      <w:r w:rsidR="006859B8" w:rsidRPr="008076F0">
        <w:rPr>
          <w:rFonts w:ascii="Times New Roman" w:hAnsi="Times New Roman"/>
        </w:rPr>
        <w:t xml:space="preserve">ACE-2 derived peptide and </w:t>
      </w:r>
      <w:r w:rsidR="000215E8" w:rsidRPr="008076F0">
        <w:rPr>
          <w:rFonts w:ascii="Times New Roman" w:hAnsi="Times New Roman"/>
        </w:rPr>
        <w:t xml:space="preserve">(B-G) </w:t>
      </w:r>
      <w:r w:rsidR="006859B8" w:rsidRPr="008076F0">
        <w:rPr>
          <w:rFonts w:ascii="Times New Roman" w:hAnsi="Times New Roman"/>
        </w:rPr>
        <w:t>the shorlisted peptide candidates over 50 ns MD simulations.</w:t>
      </w:r>
    </w:p>
    <w:p w14:paraId="24B2F133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3DC5CA0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1733D25F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6B71750" w14:textId="77777777" w:rsidR="005A540B" w:rsidRPr="008076F0" w:rsidRDefault="005A540B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7EF56C24" w14:textId="77777777" w:rsidR="00E50912" w:rsidRPr="008076F0" w:rsidRDefault="00E50912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2F5EBF4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5461042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FAFCB2E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79C0D26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>A. ACE2-derived control peptide                           B. Peptide 7ls9_C_E_3867</w:t>
      </w:r>
    </w:p>
    <w:p w14:paraId="78B14551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1627FC88" wp14:editId="170FAE72">
            <wp:extent cx="3056996" cy="1094696"/>
            <wp:effectExtent l="12700" t="12700" r="16510" b="10795"/>
            <wp:docPr id="939983138" name="Picture 3" descr="A graph with a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9983138" name="Picture 3" descr="A graph with a line graph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056996" cy="109469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4FA4185D" wp14:editId="65479687">
            <wp:extent cx="3227435" cy="1081959"/>
            <wp:effectExtent l="12700" t="12700" r="11430" b="10795"/>
            <wp:docPr id="213668911" name="Picture 2" descr="A graph with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668911" name="Picture 2" descr="A graph with different colored lines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27435" cy="108195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3BD1E73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C. Peptide </w:t>
      </w:r>
      <w:r w:rsidRPr="008076F0">
        <w:rPr>
          <w:rFonts w:ascii="Times New Roman" w:hAnsi="Times New Roman"/>
          <w:b/>
          <w:bCs/>
          <w:lang w:val="en-GB"/>
        </w:rPr>
        <w:t xml:space="preserve">6xkp_B_M_919 </w:t>
      </w:r>
      <w:r w:rsidRPr="008076F0">
        <w:rPr>
          <w:rFonts w:ascii="Times New Roman" w:hAnsi="Times New Roman"/>
          <w:b/>
          <w:bCs/>
        </w:rPr>
        <w:t xml:space="preserve">                                D. Peptide </w:t>
      </w:r>
      <w:r w:rsidRPr="008076F0">
        <w:rPr>
          <w:rFonts w:ascii="Times New Roman" w:hAnsi="Times New Roman"/>
          <w:b/>
          <w:bCs/>
          <w:lang w:val="en-GB"/>
        </w:rPr>
        <w:t>7kn5_B_D_619</w:t>
      </w:r>
    </w:p>
    <w:p w14:paraId="4945FC84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0666A4B8" wp14:editId="2AC9DAFF">
            <wp:extent cx="3276135" cy="1106791"/>
            <wp:effectExtent l="12700" t="12700" r="13335" b="11430"/>
            <wp:docPr id="1664575449" name="Picture 3" descr="A graph with a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4575449" name="Picture 3" descr="A graph with a line graph&#10;&#10;Description automatically generated"/>
                    <pic:cNvPicPr/>
                  </pic:nvPicPr>
                  <pic:blipFill>
                    <a:blip r:embed="rId25"/>
                    <a:srcRect t="5211" b="52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6135" cy="110679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1CE32C4D" wp14:editId="52273A46">
            <wp:extent cx="2685227" cy="1109894"/>
            <wp:effectExtent l="12700" t="12700" r="7620" b="8255"/>
            <wp:docPr id="1811096041" name="Picture 2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1096041" name="Picture 2" descr="A graph with lines and numbers&#10;&#10;Description automatically generated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685227" cy="110989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CF52C85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E. Peptide </w:t>
      </w:r>
      <w:r w:rsidRPr="008076F0">
        <w:rPr>
          <w:rFonts w:ascii="Times New Roman" w:hAnsi="Times New Roman"/>
          <w:b/>
          <w:bCs/>
          <w:lang w:val="en-GB"/>
        </w:rPr>
        <w:t xml:space="preserve">7m7w_S_C_752 </w:t>
      </w:r>
      <w:r w:rsidRPr="008076F0">
        <w:rPr>
          <w:rFonts w:ascii="Times New Roman" w:hAnsi="Times New Roman"/>
          <w:b/>
          <w:bCs/>
        </w:rPr>
        <w:t xml:space="preserve">                                F. Peptide </w:t>
      </w:r>
      <w:r w:rsidRPr="008076F0">
        <w:rPr>
          <w:rFonts w:ascii="Times New Roman" w:hAnsi="Times New Roman"/>
          <w:b/>
          <w:bCs/>
          <w:lang w:val="en-GB"/>
        </w:rPr>
        <w:t>7kmg_C_A_47</w:t>
      </w:r>
    </w:p>
    <w:p w14:paraId="04B9B89F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45F36107" wp14:editId="24DE1BF7">
            <wp:extent cx="3049979" cy="1138659"/>
            <wp:effectExtent l="12700" t="12700" r="10795" b="17145"/>
            <wp:docPr id="943977631" name="Picture 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3977631" name="Picture 3" descr="A graph of different colored lines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049979" cy="113865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77E3A513" wp14:editId="7340BBA4">
            <wp:extent cx="2982143" cy="1141735"/>
            <wp:effectExtent l="12700" t="12700" r="15240" b="13970"/>
            <wp:docPr id="248451360" name="Picture 2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8451360" name="Picture 2" descr="A graph with lines and numbers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982143" cy="11417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3EC581E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G. Peptide </w:t>
      </w:r>
      <w:r w:rsidRPr="008076F0">
        <w:rPr>
          <w:rFonts w:ascii="Times New Roman" w:hAnsi="Times New Roman"/>
          <w:b/>
          <w:bCs/>
          <w:lang w:val="en-GB"/>
        </w:rPr>
        <w:t>7l0n_R_A_312</w:t>
      </w:r>
    </w:p>
    <w:p w14:paraId="7CFD651D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156B7871" wp14:editId="56F85640">
            <wp:extent cx="3203153" cy="1141237"/>
            <wp:effectExtent l="12700" t="12700" r="10160" b="14605"/>
            <wp:docPr id="1245671814" name="Picture 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5671814" name="Picture 3" descr="A graph of different colored lines&#10;&#10;Description automatically generated"/>
                    <pic:cNvPicPr/>
                  </pic:nvPicPr>
                  <pic:blipFill>
                    <a:blip r:embed="rId29"/>
                    <a:srcRect t="3470" b="347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53" cy="114123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</w:p>
    <w:p w14:paraId="08460FA9" w14:textId="4198419B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Figure S5: </w:t>
      </w:r>
      <w:r w:rsidR="007C0E84" w:rsidRPr="008076F0">
        <w:rPr>
          <w:rFonts w:ascii="Times New Roman" w:hAnsi="Times New Roman"/>
        </w:rPr>
        <w:t>Distance between the c</w:t>
      </w:r>
      <w:r w:rsidRPr="008076F0">
        <w:rPr>
          <w:rFonts w:ascii="Times New Roman" w:hAnsi="Times New Roman"/>
        </w:rPr>
        <w:t>entroid</w:t>
      </w:r>
      <w:r w:rsidR="007C0E84" w:rsidRPr="008076F0">
        <w:rPr>
          <w:rFonts w:ascii="Times New Roman" w:hAnsi="Times New Roman"/>
        </w:rPr>
        <w:t>s of peptide and the spike protein</w:t>
      </w:r>
      <w:r w:rsidRPr="008076F0">
        <w:rPr>
          <w:rFonts w:ascii="Times New Roman" w:hAnsi="Times New Roman"/>
        </w:rPr>
        <w:t xml:space="preserve"> </w:t>
      </w:r>
      <w:r w:rsidR="007C0E84" w:rsidRPr="008076F0">
        <w:rPr>
          <w:rFonts w:ascii="Times New Roman" w:hAnsi="Times New Roman"/>
        </w:rPr>
        <w:t>plotted against time for</w:t>
      </w:r>
      <w:r w:rsidRPr="008076F0">
        <w:rPr>
          <w:rFonts w:ascii="Times New Roman" w:hAnsi="Times New Roman"/>
        </w:rPr>
        <w:t xml:space="preserve"> the </w:t>
      </w:r>
      <w:r w:rsidR="007C0E84" w:rsidRPr="008076F0">
        <w:rPr>
          <w:rFonts w:ascii="Times New Roman" w:hAnsi="Times New Roman"/>
        </w:rPr>
        <w:t xml:space="preserve">(A) ACE-2 derived peptide and </w:t>
      </w:r>
      <w:r w:rsidR="001356AA" w:rsidRPr="008076F0">
        <w:rPr>
          <w:rFonts w:ascii="Times New Roman" w:hAnsi="Times New Roman"/>
        </w:rPr>
        <w:t xml:space="preserve">(B-G) </w:t>
      </w:r>
      <w:r w:rsidR="007C0E84" w:rsidRPr="008076F0">
        <w:rPr>
          <w:rFonts w:ascii="Times New Roman" w:hAnsi="Times New Roman"/>
        </w:rPr>
        <w:t>the shorlisted peptide candidates in complex with the spike protein, over the course of 50 ns MD simulations.</w:t>
      </w:r>
    </w:p>
    <w:p w14:paraId="7DF40E3D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ED7E284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A48D7A2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017FA813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E6787FC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BB82054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6600DA68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625DE584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>A. ACE2-derived control peptide                           B. Peptide 7ls9_C_E_3867</w:t>
      </w:r>
    </w:p>
    <w:p w14:paraId="473AEA3F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030C94D1" wp14:editId="14B5CA9A">
            <wp:extent cx="3228738" cy="1094696"/>
            <wp:effectExtent l="12700" t="12700" r="10160" b="10795"/>
            <wp:docPr id="1886592074" name="Picture 3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6592074" name="Picture 3" descr="A graph with lines and numbers&#10;&#10;Description automatically generated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228738" cy="109469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1D2A4406" wp14:editId="79806EFF">
            <wp:extent cx="3139674" cy="1118322"/>
            <wp:effectExtent l="12700" t="12700" r="10160" b="12065"/>
            <wp:docPr id="1340120775" name="Picture 2" descr="A graph of a graph showing a number of different colored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0120775" name="Picture 2" descr="A graph of a graph showing a number of different colored lines&#10;&#10;Description automatically generated with medium confidence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139674" cy="111832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A393EF1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C. Peptide </w:t>
      </w:r>
      <w:r w:rsidRPr="008076F0">
        <w:rPr>
          <w:rFonts w:ascii="Times New Roman" w:hAnsi="Times New Roman"/>
          <w:b/>
          <w:bCs/>
          <w:lang w:val="en-GB"/>
        </w:rPr>
        <w:t xml:space="preserve">6xkp_B_M_919 </w:t>
      </w:r>
      <w:r w:rsidRPr="008076F0">
        <w:rPr>
          <w:rFonts w:ascii="Times New Roman" w:hAnsi="Times New Roman"/>
          <w:b/>
          <w:bCs/>
        </w:rPr>
        <w:t xml:space="preserve">                                D. Peptide </w:t>
      </w:r>
      <w:r w:rsidRPr="008076F0">
        <w:rPr>
          <w:rFonts w:ascii="Times New Roman" w:hAnsi="Times New Roman"/>
          <w:b/>
          <w:bCs/>
          <w:lang w:val="en-GB"/>
        </w:rPr>
        <w:t>7kn5_B_D_619</w:t>
      </w:r>
    </w:p>
    <w:p w14:paraId="4130650A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4F2F1E27" wp14:editId="5DA49F33">
            <wp:extent cx="3234690" cy="1092789"/>
            <wp:effectExtent l="12700" t="12700" r="16510" b="12700"/>
            <wp:docPr id="292311861" name="Picture 3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2311861" name="Picture 3" descr="A graph with lines and numbers&#10;&#10;Description automatically generated"/>
                    <pic:cNvPicPr/>
                  </pic:nvPicPr>
                  <pic:blipFill>
                    <a:blip r:embed="rId32"/>
                    <a:srcRect t="8576" b="857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6135" cy="110679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0F7C49FD" wp14:editId="2E2F15F3">
            <wp:extent cx="3130387" cy="1097261"/>
            <wp:effectExtent l="12700" t="12700" r="6985" b="8255"/>
            <wp:docPr id="554248276" name="Picture 2" descr="A graph of a number of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4248276" name="Picture 2" descr="A graph of a number of lines&#10;&#10;Description automatically generated with medium confidence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166428" cy="110989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8A10107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E. Peptide </w:t>
      </w:r>
      <w:r w:rsidRPr="008076F0">
        <w:rPr>
          <w:rFonts w:ascii="Times New Roman" w:hAnsi="Times New Roman"/>
          <w:b/>
          <w:bCs/>
          <w:lang w:val="en-GB"/>
        </w:rPr>
        <w:t xml:space="preserve">7m7w_S_C_752 </w:t>
      </w:r>
      <w:r w:rsidRPr="008076F0">
        <w:rPr>
          <w:rFonts w:ascii="Times New Roman" w:hAnsi="Times New Roman"/>
          <w:b/>
          <w:bCs/>
        </w:rPr>
        <w:t xml:space="preserve">                                F. Peptide </w:t>
      </w:r>
      <w:r w:rsidRPr="008076F0">
        <w:rPr>
          <w:rFonts w:ascii="Times New Roman" w:hAnsi="Times New Roman"/>
          <w:b/>
          <w:bCs/>
          <w:lang w:val="en-GB"/>
        </w:rPr>
        <w:t>7kmg_C_A_47</w:t>
      </w:r>
    </w:p>
    <w:p w14:paraId="53B165EC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5F69D71A" wp14:editId="7A6DF9C0">
            <wp:extent cx="3234690" cy="1125192"/>
            <wp:effectExtent l="12700" t="12700" r="16510" b="18415"/>
            <wp:docPr id="238881640" name="Picture 3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8881640" name="Picture 3" descr="A graph with lines and numbers&#10;&#10;Description automatically generated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273406" cy="113865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  <w:r w:rsidRPr="008076F0">
        <w:rPr>
          <w:rFonts w:ascii="Times New Roman" w:hAnsi="Times New Roman"/>
          <w:b/>
          <w:bCs/>
        </w:rPr>
        <w:drawing>
          <wp:inline distT="0" distB="0" distL="0" distR="0" wp14:anchorId="68133DDF" wp14:editId="45398F45">
            <wp:extent cx="3130387" cy="1139825"/>
            <wp:effectExtent l="12700" t="12700" r="6985" b="15875"/>
            <wp:docPr id="1608484722" name="Picture 2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8484722" name="Picture 2" descr="A graph with lines and numbers&#10;&#10;Description automatically generated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135633" cy="11417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79FFCA7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G. Peptide </w:t>
      </w:r>
      <w:r w:rsidRPr="008076F0">
        <w:rPr>
          <w:rFonts w:ascii="Times New Roman" w:hAnsi="Times New Roman"/>
          <w:b/>
          <w:bCs/>
          <w:lang w:val="en-GB"/>
        </w:rPr>
        <w:t>7l0n_R_A_312</w:t>
      </w:r>
    </w:p>
    <w:p w14:paraId="2FAC7E6B" w14:textId="77777777" w:rsidR="00680A4C" w:rsidRPr="008076F0" w:rsidRDefault="00680A4C" w:rsidP="00680A4C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drawing>
          <wp:inline distT="0" distB="0" distL="0" distR="0" wp14:anchorId="4C3A1C30" wp14:editId="6C583A45">
            <wp:extent cx="3203153" cy="1141237"/>
            <wp:effectExtent l="12700" t="12700" r="10160" b="14605"/>
            <wp:docPr id="769288499" name="Picture 3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9288499" name="Picture 3" descr="A graph with lines and numbers&#10;&#10;Description automatically generated"/>
                    <pic:cNvPicPr/>
                  </pic:nvPicPr>
                  <pic:blipFill>
                    <a:blip r:embed="rId36"/>
                    <a:srcRect t="3774" b="377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53" cy="114123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076F0">
        <w:rPr>
          <w:rFonts w:ascii="Times New Roman" w:hAnsi="Times New Roman"/>
          <w:b/>
          <w:bCs/>
        </w:rPr>
        <w:t xml:space="preserve"> </w:t>
      </w:r>
    </w:p>
    <w:p w14:paraId="54D8E25F" w14:textId="5016AFC8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  <w:r w:rsidRPr="008076F0">
        <w:rPr>
          <w:rFonts w:ascii="Times New Roman" w:hAnsi="Times New Roman"/>
          <w:b/>
          <w:bCs/>
        </w:rPr>
        <w:t xml:space="preserve">Figure S6: </w:t>
      </w:r>
      <w:r w:rsidRPr="008076F0">
        <w:rPr>
          <w:rFonts w:ascii="Times New Roman" w:hAnsi="Times New Roman"/>
        </w:rPr>
        <w:t xml:space="preserve">RMSF </w:t>
      </w:r>
      <w:r w:rsidR="00B055A3" w:rsidRPr="008076F0">
        <w:rPr>
          <w:rFonts w:ascii="Times New Roman" w:hAnsi="Times New Roman"/>
        </w:rPr>
        <w:t>plot of the (A) ACE-2 derived peptide and (B-G) the shorlisted peptide candidates over 50 ns MD simulations.</w:t>
      </w:r>
    </w:p>
    <w:p w14:paraId="6A327FDA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17CB4194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742442D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61B80637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E0E8FBB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20FCA8FB" w14:textId="77777777" w:rsidR="00680A4C" w:rsidRPr="008076F0" w:rsidRDefault="00680A4C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75FE809D" w14:textId="77777777" w:rsidR="00882040" w:rsidRPr="008076F0" w:rsidRDefault="00882040" w:rsidP="00882040">
      <w:pPr>
        <w:pStyle w:val="MDPI511onefigurecaption"/>
        <w:jc w:val="left"/>
        <w:rPr>
          <w:rFonts w:ascii="Times New Roman" w:hAnsi="Times New Roman"/>
        </w:rPr>
      </w:pPr>
    </w:p>
    <w:p w14:paraId="442A3E37" w14:textId="77777777" w:rsidR="00882040" w:rsidRPr="008076F0" w:rsidRDefault="00882040" w:rsidP="00882040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335099D7" w14:textId="3C69636E" w:rsidR="006F5EFA" w:rsidRPr="008076F0" w:rsidRDefault="00882040" w:rsidP="006F5EFA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</w:rPr>
        <w:drawing>
          <wp:inline distT="0" distB="0" distL="0" distR="0" wp14:anchorId="1C906C7B" wp14:editId="15738728">
            <wp:extent cx="6393305" cy="4641346"/>
            <wp:effectExtent l="0" t="0" r="0" b="0"/>
            <wp:docPr id="14566859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6685925" name="Picture 1456685925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6401048" cy="464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F5EFA" w:rsidRPr="008076F0">
        <w:rPr>
          <w:rFonts w:ascii="Times New Roman" w:hAnsi="Times New Roman"/>
          <w:b/>
          <w:bCs/>
        </w:rPr>
        <w:t xml:space="preserve">Figure S7: </w:t>
      </w:r>
      <w:r w:rsidR="006F5EFA" w:rsidRPr="008076F0">
        <w:rPr>
          <w:rFonts w:ascii="Times New Roman" w:hAnsi="Times New Roman"/>
        </w:rPr>
        <w:t>The histidine residue at position 339 in the RBD (shown in grey) of Omicron variants XBB, BQ.1, and BA.2.75 disrupts local peptide pack</w:t>
      </w:r>
      <w:r w:rsidR="0098759F" w:rsidRPr="008076F0">
        <w:rPr>
          <w:rFonts w:ascii="Times New Roman" w:hAnsi="Times New Roman"/>
        </w:rPr>
        <w:t>ing</w:t>
      </w:r>
      <w:r w:rsidR="006F5EFA" w:rsidRPr="008076F0">
        <w:rPr>
          <w:rFonts w:ascii="Times New Roman" w:hAnsi="Times New Roman"/>
        </w:rPr>
        <w:t xml:space="preserve"> by interfering with the arrangement of the terminal tyrosine on the peptide</w:t>
      </w:r>
      <w:r w:rsidR="005B4127" w:rsidRPr="008076F0">
        <w:rPr>
          <w:rFonts w:ascii="Times New Roman" w:hAnsi="Times New Roman"/>
        </w:rPr>
        <w:t xml:space="preserve"> (shown in blue)</w:t>
      </w:r>
      <w:r w:rsidR="006F5EFA" w:rsidRPr="008076F0">
        <w:rPr>
          <w:rFonts w:ascii="Times New Roman" w:hAnsi="Times New Roman"/>
        </w:rPr>
        <w:t xml:space="preserve">. </w:t>
      </w:r>
    </w:p>
    <w:p w14:paraId="1D78C1E8" w14:textId="77777777" w:rsidR="006F5EFA" w:rsidRPr="008076F0" w:rsidRDefault="006F5EFA">
      <w:pPr>
        <w:spacing w:line="240" w:lineRule="auto"/>
        <w:jc w:val="left"/>
        <w:rPr>
          <w:rFonts w:ascii="Times New Roman" w:hAnsi="Times New Roman"/>
          <w:sz w:val="18"/>
          <w:lang w:bidi="en-US"/>
        </w:rPr>
      </w:pPr>
      <w:r w:rsidRPr="008076F0">
        <w:rPr>
          <w:rFonts w:ascii="Times New Roman" w:hAnsi="Times New Roman"/>
        </w:rPr>
        <w:br w:type="page"/>
      </w:r>
    </w:p>
    <w:p w14:paraId="6E11A26D" w14:textId="362AA7EB" w:rsidR="00882040" w:rsidRPr="008076F0" w:rsidRDefault="00882040" w:rsidP="006F5EFA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lang w:eastAsia="en-IN"/>
        </w:rPr>
        <w:lastRenderedPageBreak/>
        <w:drawing>
          <wp:inline distT="0" distB="0" distL="0" distR="0" wp14:anchorId="3A6BC492" wp14:editId="13B8C212">
            <wp:extent cx="6907237" cy="6411373"/>
            <wp:effectExtent l="0" t="0" r="1905" b="254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BRmap.png"/>
                    <pic:cNvPicPr/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4377"/>
                    <a:stretch/>
                  </pic:blipFill>
                  <pic:spPr bwMode="auto">
                    <a:xfrm>
                      <a:off x="0" y="0"/>
                      <a:ext cx="6934414" cy="64365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9126F6" w14:textId="75E7624F" w:rsidR="00882040" w:rsidRPr="008076F0" w:rsidRDefault="00882040" w:rsidP="00882040">
      <w:pPr>
        <w:pStyle w:val="MDPI511onefigurecaption"/>
        <w:jc w:val="left"/>
        <w:rPr>
          <w:rFonts w:ascii="Times New Roman" w:eastAsia="Times New Roman" w:hAnsi="Times New Roman"/>
          <w:lang w:eastAsia="en-IN"/>
        </w:rPr>
      </w:pPr>
      <w:r w:rsidRPr="008076F0">
        <w:rPr>
          <w:rFonts w:ascii="Times New Roman" w:eastAsia="Times New Roman" w:hAnsi="Times New Roman"/>
          <w:b/>
          <w:lang w:eastAsia="en-IN"/>
        </w:rPr>
        <w:t>Figure S</w:t>
      </w:r>
      <w:r w:rsidR="00680A4C" w:rsidRPr="008076F0">
        <w:rPr>
          <w:rFonts w:ascii="Times New Roman" w:eastAsia="Times New Roman" w:hAnsi="Times New Roman"/>
          <w:b/>
          <w:lang w:eastAsia="en-IN"/>
        </w:rPr>
        <w:t>8</w:t>
      </w:r>
      <w:r w:rsidRPr="008076F0">
        <w:rPr>
          <w:rFonts w:ascii="Times New Roman" w:eastAsia="Times New Roman" w:hAnsi="Times New Roman"/>
          <w:b/>
          <w:lang w:eastAsia="en-IN"/>
        </w:rPr>
        <w:t>: RB</w:t>
      </w:r>
      <w:r w:rsidR="00397263" w:rsidRPr="008076F0">
        <w:rPr>
          <w:rFonts w:ascii="Times New Roman" w:eastAsia="Times New Roman" w:hAnsi="Times New Roman"/>
          <w:b/>
          <w:lang w:eastAsia="en-IN"/>
        </w:rPr>
        <w:t>S</w:t>
      </w:r>
      <w:r w:rsidRPr="008076F0">
        <w:rPr>
          <w:rFonts w:ascii="Times New Roman" w:eastAsia="Times New Roman" w:hAnsi="Times New Roman"/>
          <w:b/>
          <w:lang w:eastAsia="en-IN"/>
        </w:rPr>
        <w:t>-amino acid preference matrix</w:t>
      </w:r>
      <w:r w:rsidRPr="008076F0">
        <w:rPr>
          <w:rFonts w:ascii="Times New Roman" w:eastAsia="Times New Roman" w:hAnsi="Times New Roman"/>
          <w:lang w:eastAsia="en-IN"/>
        </w:rPr>
        <w:t>. The figure shows the percentage frequency of occurrence of each amino acid as a binding partner in the 14</w:t>
      </w:r>
      <w:r w:rsidR="006C39B3" w:rsidRPr="008076F0">
        <w:rPr>
          <w:rFonts w:ascii="Times New Roman" w:eastAsia="Times New Roman" w:hAnsi="Times New Roman"/>
          <w:lang w:eastAsia="en-IN"/>
        </w:rPr>
        <w:t>5</w:t>
      </w:r>
      <w:r w:rsidRPr="008076F0">
        <w:rPr>
          <w:rFonts w:ascii="Times New Roman" w:eastAsia="Times New Roman" w:hAnsi="Times New Roman"/>
          <w:lang w:eastAsia="en-IN"/>
        </w:rPr>
        <w:t xml:space="preserve"> peptides from the library that interacted with at least one of the RBS. The data is presented for each of the 21 RB</w:t>
      </w:r>
      <w:r w:rsidR="00397263" w:rsidRPr="008076F0">
        <w:rPr>
          <w:rFonts w:ascii="Times New Roman" w:eastAsia="Times New Roman" w:hAnsi="Times New Roman"/>
          <w:lang w:eastAsia="en-IN"/>
        </w:rPr>
        <w:t>S</w:t>
      </w:r>
      <w:r w:rsidRPr="008076F0">
        <w:rPr>
          <w:rFonts w:ascii="Times New Roman" w:eastAsia="Times New Roman" w:hAnsi="Times New Roman"/>
          <w:lang w:eastAsia="en-IN"/>
        </w:rPr>
        <w:t xml:space="preserve"> positions. A threshold cutoff was applied to categorize the preference strength: amino acids with a frequency &gt;40% were classified as strong preferences, those with a frequency between 25% and 40% were considered moderate preferences, and amino acids with a frequency &lt;25% were categorized as having low or no preference.</w:t>
      </w:r>
    </w:p>
    <w:p w14:paraId="25FC3D59" w14:textId="751CF428" w:rsidR="00882040" w:rsidRPr="008076F0" w:rsidRDefault="00882040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p w14:paraId="5DEADF10" w14:textId="77777777" w:rsidR="00F370E8" w:rsidRPr="008076F0" w:rsidRDefault="008C6480" w:rsidP="00F370E8">
      <w:pPr>
        <w:pStyle w:val="MDPI511onefigurecaption"/>
        <w:jc w:val="left"/>
        <w:rPr>
          <w:rFonts w:ascii="Times New Roman" w:eastAsia="Times New Roman" w:hAnsi="Times New Roman"/>
          <w:bCs/>
          <w:lang w:eastAsia="en-IN"/>
        </w:rPr>
      </w:pPr>
      <w:r w:rsidRPr="008076F0">
        <w:rPr>
          <w:rFonts w:ascii="Times New Roman" w:eastAsia="Times New Roman" w:hAnsi="Times New Roman"/>
          <w:b/>
          <w:lang w:eastAsia="en-IN"/>
        </w:rPr>
        <w:lastRenderedPageBreak/>
        <w:drawing>
          <wp:inline distT="0" distB="0" distL="0" distR="0" wp14:anchorId="121CC669" wp14:editId="6BAA0DB6">
            <wp:extent cx="6645441" cy="6040582"/>
            <wp:effectExtent l="0" t="0" r="0" b="0"/>
            <wp:docPr id="9764984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6498456" name="Picture 976498456"/>
                    <pic:cNvPicPr/>
                  </pic:nvPicPr>
                  <pic:blipFill rotWithShape="1">
                    <a:blip r:embed="rId39"/>
                    <a:srcRect b="35690"/>
                    <a:stretch/>
                  </pic:blipFill>
                  <pic:spPr bwMode="auto">
                    <a:xfrm>
                      <a:off x="0" y="0"/>
                      <a:ext cx="6645910" cy="60410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866C5" w:rsidRPr="008076F0">
        <w:rPr>
          <w:rFonts w:ascii="Times New Roman" w:eastAsia="Times New Roman" w:hAnsi="Times New Roman"/>
          <w:b/>
          <w:lang w:eastAsia="en-IN"/>
        </w:rPr>
        <w:br/>
      </w:r>
      <w:r w:rsidR="00337860" w:rsidRPr="008076F0">
        <w:rPr>
          <w:rFonts w:ascii="Times New Roman" w:eastAsia="Times New Roman" w:hAnsi="Times New Roman"/>
          <w:b/>
          <w:lang w:eastAsia="en-IN"/>
        </w:rPr>
        <w:t>Figure S</w:t>
      </w:r>
      <w:r w:rsidR="00680A4C" w:rsidRPr="008076F0">
        <w:rPr>
          <w:rFonts w:ascii="Times New Roman" w:eastAsia="Times New Roman" w:hAnsi="Times New Roman"/>
          <w:b/>
          <w:lang w:eastAsia="en-IN"/>
        </w:rPr>
        <w:t>9</w:t>
      </w:r>
      <w:r w:rsidR="00337860" w:rsidRPr="008076F0">
        <w:rPr>
          <w:rFonts w:ascii="Times New Roman" w:eastAsia="Times New Roman" w:hAnsi="Times New Roman"/>
          <w:b/>
          <w:lang w:eastAsia="en-IN"/>
        </w:rPr>
        <w:t xml:space="preserve">: LCMS validation of biotinylated peptide products. </w:t>
      </w:r>
      <w:r w:rsidR="00337860" w:rsidRPr="008076F0">
        <w:rPr>
          <w:rFonts w:ascii="Times New Roman" w:eastAsia="Times New Roman" w:hAnsi="Times New Roman"/>
          <w:bCs/>
          <w:lang w:eastAsia="en-IN"/>
        </w:rPr>
        <w:t>The figure shows peaks corresponding to recorded fractions of molecular weights of the maleiamide reaction product (M) for (A) peptide 6xkp_B_M_919 (M/4), (B) peptide 7m7w_S_C_752 (M/3), (C) peptide 7kmg_C_A_47 (M/3), and (D) peptide 7l0n_R_A_312 (M/3). The theoretical molecular weights of the biotinylated products, along with their fractional weights, are listed in Table E for reference. The recorded fraction weights for the different peptide-biotin conjugation products are highlighted in bold.</w:t>
      </w:r>
    </w:p>
    <w:p w14:paraId="44FF9FBC" w14:textId="77777777" w:rsidR="00F370E8" w:rsidRPr="008076F0" w:rsidRDefault="00F370E8">
      <w:pPr>
        <w:spacing w:line="240" w:lineRule="auto"/>
        <w:jc w:val="left"/>
        <w:rPr>
          <w:rFonts w:ascii="Times New Roman" w:eastAsia="Times New Roman" w:hAnsi="Times New Roman"/>
          <w:bCs/>
          <w:lang w:eastAsia="en-IN"/>
        </w:rPr>
      </w:pPr>
      <w:r w:rsidRPr="008076F0">
        <w:rPr>
          <w:rFonts w:ascii="Times New Roman" w:eastAsia="Times New Roman" w:hAnsi="Times New Roman"/>
          <w:bCs/>
          <w:lang w:eastAsia="en-IN"/>
        </w:rPr>
        <w:br w:type="page"/>
      </w:r>
    </w:p>
    <w:p w14:paraId="359A67BB" w14:textId="0BF805B5" w:rsidR="00F370E8" w:rsidRPr="008076F0" w:rsidRDefault="00F370E8" w:rsidP="00F370E8">
      <w:pPr>
        <w:spacing w:line="240" w:lineRule="auto"/>
        <w:jc w:val="left"/>
        <w:rPr>
          <w:rFonts w:ascii="Times New Roman" w:eastAsia="Times New Roman" w:hAnsi="Times New Roman"/>
          <w:bCs/>
          <w:sz w:val="18"/>
          <w:szCs w:val="18"/>
          <w:lang w:eastAsia="en-IN" w:bidi="en-US"/>
        </w:rPr>
      </w:pPr>
      <w:r w:rsidRPr="008076F0">
        <w:rPr>
          <w:rFonts w:ascii="Times New Roman" w:hAnsi="Times New Roman"/>
          <w:b/>
          <w:sz w:val="18"/>
          <w:szCs w:val="18"/>
        </w:rPr>
        <w:lastRenderedPageBreak/>
        <w:t>Table S1:</w:t>
      </w:r>
      <w:r w:rsidRPr="008076F0">
        <w:rPr>
          <w:rFonts w:ascii="Times New Roman" w:hAnsi="Times New Roman"/>
          <w:sz w:val="18"/>
          <w:szCs w:val="18"/>
        </w:rPr>
        <w:t xml:space="preserve"> List of PDB IDs included in the dataset.</w:t>
      </w:r>
    </w:p>
    <w:tbl>
      <w:tblPr>
        <w:tblW w:w="10251" w:type="dxa"/>
        <w:tblInd w:w="-4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88"/>
        <w:gridCol w:w="1559"/>
        <w:gridCol w:w="1701"/>
        <w:gridCol w:w="1701"/>
        <w:gridCol w:w="1701"/>
        <w:gridCol w:w="1701"/>
      </w:tblGrid>
      <w:tr w:rsidR="00F370E8" w:rsidRPr="008076F0" w14:paraId="744163AE" w14:textId="77777777" w:rsidTr="00292963">
        <w:trPr>
          <w:gridAfter w:val="5"/>
          <w:wAfter w:w="8363" w:type="dxa"/>
          <w:trHeight w:val="315"/>
        </w:trPr>
        <w:tc>
          <w:tcPr>
            <w:tcW w:w="1888" w:type="dxa"/>
            <w:tcBorders>
              <w:bottom w:val="single" w:sz="4" w:space="0" w:color="auto"/>
            </w:tcBorders>
          </w:tcPr>
          <w:p w14:paraId="7F8A35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</w:p>
        </w:tc>
      </w:tr>
      <w:tr w:rsidR="00F370E8" w:rsidRPr="008076F0" w14:paraId="022D6C6B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0B9A08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W4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54D8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2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0F96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D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0065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U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42F2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XJ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4D0E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C</w:t>
            </w:r>
          </w:p>
        </w:tc>
      </w:tr>
      <w:tr w:rsidR="00F370E8" w:rsidRPr="008076F0" w14:paraId="21D7D037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3A4FB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5C7A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C35D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R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EF7E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Z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E68D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XK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DC4F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D</w:t>
            </w:r>
          </w:p>
        </w:tc>
      </w:tr>
      <w:tr w:rsidR="00F370E8" w:rsidRPr="008076F0" w14:paraId="66441876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6F5BA2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4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7B9D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7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64D0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4G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9AD4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DA2C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Z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ECD2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A</w:t>
            </w:r>
          </w:p>
        </w:tc>
      </w:tr>
      <w:tr w:rsidR="00F370E8" w:rsidRPr="008076F0" w14:paraId="7070E26E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D6B66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554F9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DB86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U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BD5E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D92C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A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87AF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B</w:t>
            </w:r>
          </w:p>
        </w:tc>
      </w:tr>
      <w:tr w:rsidR="00F370E8" w:rsidRPr="008076F0" w14:paraId="42B81679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5AB79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59F8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7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95E2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0D0F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1927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A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FFC1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7</w:t>
            </w:r>
          </w:p>
        </w:tc>
      </w:tr>
      <w:tr w:rsidR="00F370E8" w:rsidRPr="008076F0" w14:paraId="4509B446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B42FD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FA12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B151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7DE5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M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EA05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D70C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8</w:t>
            </w:r>
          </w:p>
        </w:tc>
      </w:tr>
      <w:tr w:rsidR="00F370E8" w:rsidRPr="008076F0" w14:paraId="3DBE8E0F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055B1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8B48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X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662B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M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9261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BE6E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C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9F48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5</w:t>
            </w:r>
          </w:p>
        </w:tc>
      </w:tr>
      <w:tr w:rsidR="00F370E8" w:rsidRPr="008076F0" w14:paraId="5DA94C08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25CB1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E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24F6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M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20B4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A7BF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Z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6479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G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91FD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6</w:t>
            </w:r>
          </w:p>
        </w:tc>
      </w:tr>
      <w:tr w:rsidR="00F370E8" w:rsidRPr="008076F0" w14:paraId="166BF783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42D6B5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DG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05C2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0A9C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L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32F2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8A76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FZ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F288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9</w:t>
            </w:r>
          </w:p>
        </w:tc>
      </w:tr>
      <w:tr w:rsidR="00F370E8" w:rsidRPr="008076F0" w14:paraId="60768EF9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470322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KQ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3E0E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CAFC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O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5804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52C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G2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6B0A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3</w:t>
            </w:r>
          </w:p>
        </w:tc>
      </w:tr>
      <w:tr w:rsidR="00F370E8" w:rsidRPr="008076F0" w14:paraId="2A764795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F57DB6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KP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8986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AM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F860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Y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ACC6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V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476C5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G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1367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4</w:t>
            </w:r>
          </w:p>
        </w:tc>
      </w:tr>
      <w:tr w:rsidR="00F370E8" w:rsidRPr="008076F0" w14:paraId="41FD0186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16A4ED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3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43C7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J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377D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YP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E52A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91FF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F7A1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EH</w:t>
            </w:r>
          </w:p>
        </w:tc>
      </w:tr>
      <w:tr w:rsidR="00F370E8" w:rsidRPr="008076F0" w14:paraId="272FC443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2305C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4942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J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8573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9EDA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L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1E65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382D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EG</w:t>
            </w:r>
          </w:p>
        </w:tc>
      </w:tr>
      <w:tr w:rsidR="00F370E8" w:rsidRPr="008076F0" w14:paraId="26F88F57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6E8902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32B3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M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26F4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84F9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LG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6ED68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27E7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JR</w:t>
            </w:r>
          </w:p>
        </w:tc>
      </w:tr>
      <w:tr w:rsidR="00F370E8" w:rsidRPr="008076F0" w14:paraId="1B390E92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89FD1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J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296E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MP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7322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V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ED8D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5F5B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S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56E9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LF</w:t>
            </w:r>
          </w:p>
        </w:tc>
      </w:tr>
      <w:tr w:rsidR="00F370E8" w:rsidRPr="008076F0" w14:paraId="427205FF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76F0B5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K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73C8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MO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DF1A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020E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E723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396F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M8</w:t>
            </w:r>
          </w:p>
        </w:tc>
      </w:tr>
      <w:tr w:rsidR="00F370E8" w:rsidRPr="008076F0" w14:paraId="62B8A7E8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2B5CDE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P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E11B6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YR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E497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Z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904C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C3DE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4568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OP</w:t>
            </w:r>
          </w:p>
        </w:tc>
      </w:tr>
      <w:tr w:rsidR="00F370E8" w:rsidRPr="008076F0" w14:paraId="5B1BC130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610E5B0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C6FD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E5B5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P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60C1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K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F28B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D2E1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TC</w:t>
            </w:r>
          </w:p>
        </w:tc>
      </w:tr>
      <w:tr w:rsidR="00F370E8" w:rsidRPr="008076F0" w14:paraId="79C6045A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2CF2E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3A72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4B56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Q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3FCE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L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D24C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CEC0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V</w:t>
            </w:r>
          </w:p>
        </w:tc>
      </w:tr>
      <w:tr w:rsidR="00F370E8" w:rsidRPr="008076F0" w14:paraId="462D429A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CA1F9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H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DFAB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K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B2DF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T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2D80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I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9F5F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1679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W</w:t>
            </w:r>
          </w:p>
        </w:tc>
      </w:tr>
      <w:tr w:rsidR="00F370E8" w:rsidRPr="008076F0" w14:paraId="4B8C1C3D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160F7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I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15BF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I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6A47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U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35765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G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0920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I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3099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S9</w:t>
            </w:r>
          </w:p>
        </w:tc>
      </w:tr>
      <w:tr w:rsidR="00F370E8" w:rsidRPr="008076F0" w14:paraId="53E3CC3B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9241F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0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D106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C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E660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R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1140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E84A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F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8F776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3I</w:t>
            </w:r>
          </w:p>
        </w:tc>
      </w:tr>
      <w:tr w:rsidR="00F370E8" w:rsidRPr="008076F0" w14:paraId="4362D392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651EE7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2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9B3B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DJ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3BEE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48A4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D4FB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G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D2F7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9B707DD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415B52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WJ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7F40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DI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E08B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A2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5D53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65F6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D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ADC0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142C5927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5DB584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8V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A7F1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FA93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A5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E76E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2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9560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A28DF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BCE77C7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0464F7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8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7D63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6EBB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A5R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29B5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145E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8156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393A36DC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1AD5E5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E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CBD8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O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2F33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D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CBCA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Q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207E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A5A1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4A5F18A2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09576B0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4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B245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P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2734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DG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2405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F901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8J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C129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E793E49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D40D7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4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8972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F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01AD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ER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5C2A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F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E2C3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710F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97D2FFA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6C5763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4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9289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C475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FO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CDE1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C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4C2C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Z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463C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C804044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2A664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7AF9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D099B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H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A589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D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92F8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41A5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45F6853A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F2E4D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5323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8B2D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LR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513F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Q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FA89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X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6A31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78ADC1EF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1D61D4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4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1358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C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4137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W7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EEFA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S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FC18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2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4679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2918ADF6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CF5DE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664E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JF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F0FC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007F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3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324E0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E85B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326790B2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32D682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506A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24F7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C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442E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C8E2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9FC5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30573809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4A26B9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JZ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9637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D6A6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V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B014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0CB5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F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8B70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6FC1A2FA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1D0D6E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K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5474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FC6F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5325B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D9C5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K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7E77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  <w:tr w:rsidR="00F370E8" w:rsidRPr="008076F0" w14:paraId="549AA969" w14:textId="77777777" w:rsidTr="00292963">
        <w:trPr>
          <w:trHeight w:val="315"/>
        </w:trPr>
        <w:tc>
          <w:tcPr>
            <w:tcW w:w="18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  <w:hideMark/>
          </w:tcPr>
          <w:p w14:paraId="729632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P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0BFA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C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8CC3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T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40FC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B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30D5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MO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6BBF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</w:p>
        </w:tc>
      </w:tr>
    </w:tbl>
    <w:p w14:paraId="7401F883" w14:textId="77777777" w:rsidR="008076F0" w:rsidRDefault="008076F0" w:rsidP="00F370E8">
      <w:pPr>
        <w:pStyle w:val="MDPI511onefigurecaption"/>
        <w:jc w:val="left"/>
        <w:rPr>
          <w:rFonts w:ascii="Times New Roman" w:hAnsi="Times New Roman"/>
          <w:b/>
        </w:rPr>
      </w:pPr>
    </w:p>
    <w:p w14:paraId="6F96B36D" w14:textId="77777777" w:rsidR="008076F0" w:rsidRDefault="008076F0" w:rsidP="00F370E8">
      <w:pPr>
        <w:pStyle w:val="MDPI511onefigurecaption"/>
        <w:jc w:val="left"/>
        <w:rPr>
          <w:rFonts w:ascii="Times New Roman" w:hAnsi="Times New Roman"/>
          <w:b/>
        </w:rPr>
      </w:pPr>
    </w:p>
    <w:p w14:paraId="4C61F690" w14:textId="255601FB" w:rsidR="00F370E8" w:rsidRPr="008076F0" w:rsidRDefault="00F370E8" w:rsidP="00F370E8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</w:rPr>
        <w:lastRenderedPageBreak/>
        <w:t xml:space="preserve">Table S2: </w:t>
      </w:r>
      <w:r w:rsidRPr="008076F0">
        <w:rPr>
          <w:rFonts w:ascii="Times New Roman" w:hAnsi="Times New Roman"/>
        </w:rPr>
        <w:t>Characteristics of the peptide library comprising 273 distinct peptide sequences, including sequence length, interaction energy, PIZSA Z-score, and number of hydrogen bonds observed in the bound structure conformation.</w:t>
      </w:r>
    </w:p>
    <w:tbl>
      <w:tblPr>
        <w:tblW w:w="10511" w:type="dxa"/>
        <w:tblInd w:w="-45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34"/>
        <w:gridCol w:w="808"/>
        <w:gridCol w:w="153"/>
        <w:gridCol w:w="1278"/>
        <w:gridCol w:w="1259"/>
        <w:gridCol w:w="731"/>
        <w:gridCol w:w="938"/>
        <w:gridCol w:w="3710"/>
      </w:tblGrid>
      <w:tr w:rsidR="00F370E8" w:rsidRPr="008076F0" w14:paraId="4B49868F" w14:textId="77777777" w:rsidTr="00292963">
        <w:trPr>
          <w:gridAfter w:val="5"/>
          <w:wAfter w:w="7916" w:type="dxa"/>
          <w:trHeight w:val="315"/>
        </w:trPr>
        <w:tc>
          <w:tcPr>
            <w:tcW w:w="1634" w:type="dxa"/>
            <w:tcBorders>
              <w:bottom w:val="single" w:sz="4" w:space="0" w:color="auto"/>
            </w:tcBorders>
          </w:tcPr>
          <w:p w14:paraId="653CCE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</w:p>
        </w:tc>
        <w:tc>
          <w:tcPr>
            <w:tcW w:w="961" w:type="dxa"/>
            <w:gridSpan w:val="2"/>
            <w:tcBorders>
              <w:bottom w:val="single" w:sz="4" w:space="0" w:color="auto"/>
            </w:tcBorders>
          </w:tcPr>
          <w:p w14:paraId="68D841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</w:p>
        </w:tc>
      </w:tr>
      <w:tr w:rsidR="00F370E8" w:rsidRPr="008076F0" w14:paraId="33BC900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EBBF7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Peptide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18F4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PIZSA Z-score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7501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Association Type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D0AD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Interaction energy (kcal/mol)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A146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Length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2761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Total H-bonds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DAEC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Sequence</w:t>
            </w:r>
          </w:p>
        </w:tc>
      </w:tr>
      <w:tr w:rsidR="00F370E8" w:rsidRPr="008076F0" w14:paraId="10F1049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3EF39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f_C_G_359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7A40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8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FD89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9DE8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5.6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EC75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5DC5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66CDC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PRDYYDFWSGYDYYY</w:t>
            </w:r>
          </w:p>
        </w:tc>
      </w:tr>
      <w:tr w:rsidR="00F370E8" w:rsidRPr="008076F0" w14:paraId="465C3A8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94AD3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s9_C_E_386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934A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8B8D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B72F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2.9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9EE0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5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0785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9A8E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HRWAYCINGVCFGAY</w:t>
            </w:r>
          </w:p>
        </w:tc>
      </w:tr>
      <w:tr w:rsidR="00F370E8" w:rsidRPr="008076F0" w14:paraId="136CFA2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B3EFF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kp_B_M_91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EDE7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7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C83B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A229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2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1C2F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4B10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B8F3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SSGWYRIGTRWGNW</w:t>
            </w:r>
          </w:p>
        </w:tc>
      </w:tr>
      <w:tr w:rsidR="00F370E8" w:rsidRPr="008076F0" w14:paraId="29A2BDC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6C664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_S_C_7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186E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4BFE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6890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1.1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6E94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4AF5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A91B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SHYTYDYY</w:t>
            </w:r>
          </w:p>
        </w:tc>
      </w:tr>
      <w:tr w:rsidR="00F370E8" w:rsidRPr="008076F0" w14:paraId="6F2CF1B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35850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5_B_D_61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26F8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8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12B9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536E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1.1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CD0C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6B26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9EBFB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GTYYSGNYHYTCSDD</w:t>
            </w:r>
          </w:p>
        </w:tc>
      </w:tr>
      <w:tr w:rsidR="00F370E8" w:rsidRPr="008076F0" w14:paraId="0312345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A42FD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g_C_A_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FCA0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7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9809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AE62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0.3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099D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DE36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EA71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RIIPILGIAN</w:t>
            </w:r>
          </w:p>
        </w:tc>
      </w:tr>
      <w:tr w:rsidR="00F370E8" w:rsidRPr="008076F0" w14:paraId="0D2B3C1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C6DCD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_R_A_31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5FA2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E207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4EC39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0.1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B300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18BE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480D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TRGAWFGESLI</w:t>
            </w:r>
          </w:p>
        </w:tc>
      </w:tr>
      <w:tr w:rsidR="00F370E8" w:rsidRPr="008076F0" w14:paraId="20DB32A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EAE22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5_A_E_74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5CBC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CB0A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5353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9.4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CA0E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A35B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F429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SGSYYWCGSDWHEYE</w:t>
            </w:r>
          </w:p>
        </w:tc>
      </w:tr>
      <w:tr w:rsidR="00F370E8" w:rsidRPr="008076F0" w14:paraId="2F5A906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43406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_S_A_3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ECBB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EF3F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55EA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7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0846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7758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8FB6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YYGWGDD</w:t>
            </w:r>
          </w:p>
        </w:tc>
      </w:tr>
      <w:tr w:rsidR="00F370E8" w:rsidRPr="008076F0" w14:paraId="2425B84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06238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kb_C_A_5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1991D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3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FDC7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CAB3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5D33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8C61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7517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WDGETRKVKAHSQTHRVDLGTLRGY</w:t>
            </w:r>
          </w:p>
        </w:tc>
      </w:tr>
      <w:tr w:rsidR="00F370E8" w:rsidRPr="008076F0" w14:paraId="144A1FB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61A2E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jz_C_A_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7097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3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653F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53C8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4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45E4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6535B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C9E4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RIIPVLGIANYAQEVQ</w:t>
            </w:r>
          </w:p>
        </w:tc>
      </w:tr>
      <w:tr w:rsidR="00F370E8" w:rsidRPr="008076F0" w14:paraId="39591CA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AB0AE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d_C_H_73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1287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5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D8FB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27E2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2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20B9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6DB9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7584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EVVGAMDV</w:t>
            </w:r>
          </w:p>
        </w:tc>
      </w:tr>
      <w:tr w:rsidR="00F370E8" w:rsidRPr="008076F0" w14:paraId="10B6D7B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AAE0D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3_B_F_125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3ACD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5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FC0C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7710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2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C539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4123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0BB1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IWYDGSNRY</w:t>
            </w:r>
          </w:p>
        </w:tc>
      </w:tr>
      <w:tr w:rsidR="00F370E8" w:rsidRPr="008076F0" w14:paraId="39DD3E0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17DC3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c_A_H_58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CB48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6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A6A0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5C57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2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A087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8385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A70E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LIELSM</w:t>
            </w:r>
          </w:p>
        </w:tc>
      </w:tr>
      <w:tr w:rsidR="00F370E8" w:rsidRPr="008076F0" w14:paraId="202DD0C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7A23F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7x_B_M_87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6C10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5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CE9F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D1C4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7BF6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ADC2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FB71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LIEISI</w:t>
            </w:r>
          </w:p>
        </w:tc>
      </w:tr>
      <w:tr w:rsidR="00F370E8" w:rsidRPr="008076F0" w14:paraId="10A7466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8AE30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l_R_A_29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8144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2388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3243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5A33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77EE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0F2F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GGSYAYYYYMD</w:t>
            </w:r>
          </w:p>
        </w:tc>
      </w:tr>
      <w:tr w:rsidR="00F370E8" w:rsidRPr="008076F0" w14:paraId="24BFF64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C4457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mo_A_H_29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D7D6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40B5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855C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34A1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1B8C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F7C7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ERAGGMDV</w:t>
            </w:r>
          </w:p>
        </w:tc>
      </w:tr>
      <w:tr w:rsidR="00F370E8" w:rsidRPr="008076F0" w14:paraId="595C834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356B7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jf_C_A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D29F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6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3913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9C7F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0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DF26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CF06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38C1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QELGSLDY</w:t>
            </w:r>
          </w:p>
        </w:tc>
      </w:tr>
      <w:tr w:rsidR="00F370E8" w:rsidRPr="008076F0" w14:paraId="4A30E69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D2558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am_B_C_93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D2E6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8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E496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68EB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9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2695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4161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4C38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FYDYVNY</w:t>
            </w:r>
          </w:p>
        </w:tc>
      </w:tr>
      <w:tr w:rsidR="00F370E8" w:rsidRPr="008076F0" w14:paraId="4422432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10A15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8_F_B_36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F809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8B9C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0E66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8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7042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B2F0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D18D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DNALQSGN</w:t>
            </w:r>
          </w:p>
        </w:tc>
      </w:tr>
      <w:tr w:rsidR="00F370E8" w:rsidRPr="008076F0" w14:paraId="2011FD7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770B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m8_A_H_29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FD5F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8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3C55F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9FF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8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8043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978A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B2DE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PPRNYYDRSG</w:t>
            </w:r>
          </w:p>
        </w:tc>
      </w:tr>
      <w:tr w:rsidR="00F370E8" w:rsidRPr="008076F0" w14:paraId="5EC1E24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D361B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di_E_H_28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BB3A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9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ADAF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4016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5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AA85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D661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5D27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VVYGMDV</w:t>
            </w:r>
          </w:p>
        </w:tc>
      </w:tr>
      <w:tr w:rsidR="00F370E8" w:rsidRPr="008076F0" w14:paraId="10B6E1F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F1354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7x_B_M_94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95ED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2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D3BD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23A0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5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CAA3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DF64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1E5B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GPAIAAAETNWFD</w:t>
            </w:r>
          </w:p>
        </w:tc>
      </w:tr>
      <w:tr w:rsidR="00F370E8" w:rsidRPr="008076F0" w14:paraId="505BB0C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30768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C_M_29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417B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1C64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4A09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5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4843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4EB0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DC59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DDSWSGYDLLS</w:t>
            </w:r>
          </w:p>
        </w:tc>
      </w:tr>
      <w:tr w:rsidR="00F370E8" w:rsidRPr="008076F0" w14:paraId="5C1ED04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89889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m3i_C_A_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D7F06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2E06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C0B0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4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409E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1FD3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07B1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PDGNL</w:t>
            </w:r>
          </w:p>
        </w:tc>
      </w:tr>
      <w:tr w:rsidR="00F370E8" w:rsidRPr="008076F0" w14:paraId="7245986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2813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pm_I_G_137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7C01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5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5150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80AA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4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1AB9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4BA0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5AD9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YDSSGYYFRE</w:t>
            </w:r>
          </w:p>
        </w:tc>
      </w:tr>
      <w:tr w:rsidR="00F370E8" w:rsidRPr="008076F0" w14:paraId="72254ED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2F532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_R_H_49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A957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8343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B4F4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3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1AAC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5EFB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E646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MEVGGMDV</w:t>
            </w:r>
          </w:p>
        </w:tc>
      </w:tr>
      <w:tr w:rsidR="00F370E8" w:rsidRPr="008076F0" w14:paraId="793E825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C4DB8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2_A_H_50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B02F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12CB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19A2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2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853E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A92E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63A8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DVYGLDV</w:t>
            </w:r>
          </w:p>
        </w:tc>
      </w:tr>
      <w:tr w:rsidR="00F370E8" w:rsidRPr="008076F0" w14:paraId="0BF69F2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E1B81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pm_F_H_16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48A3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2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A8DD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3D9D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1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DB6D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4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F1AD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A005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VQWKVDNALQSGN</w:t>
            </w:r>
          </w:p>
        </w:tc>
      </w:tr>
      <w:tr w:rsidR="00F370E8" w:rsidRPr="008076F0" w14:paraId="7C6F4AB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F445D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6_A_C_28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C308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6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1703C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F8B4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0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4379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97AF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2A64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CATEGSLGGWGRDFGSW</w:t>
            </w:r>
          </w:p>
        </w:tc>
      </w:tr>
      <w:tr w:rsidR="00F370E8" w:rsidRPr="008076F0" w14:paraId="128149C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49239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l_X_F_145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BB15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6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3411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7D67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ECD1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2C96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863A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YYDDLL</w:t>
            </w:r>
          </w:p>
        </w:tc>
      </w:tr>
      <w:tr w:rsidR="00F370E8" w:rsidRPr="008076F0" w14:paraId="0804E3E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4F747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p_E_H_28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87A9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8CC1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DAD9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7.0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DC7F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052B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6DBD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QEHGMDV</w:t>
            </w:r>
          </w:p>
        </w:tc>
      </w:tr>
      <w:tr w:rsidR="00F370E8" w:rsidRPr="008076F0" w14:paraId="4B78A06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EA905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01_B_C_92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55B8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1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8B71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99C8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9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BFC9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B18D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9872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VLPMYGDYLDY</w:t>
            </w:r>
          </w:p>
        </w:tc>
      </w:tr>
      <w:tr w:rsidR="00F370E8" w:rsidRPr="008076F0" w14:paraId="1C9388C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DAD59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2l_B_I_368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4C2F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D4405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B63A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9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E59C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BFAE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97BF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AVAGTPDLFDYYYGMD</w:t>
            </w:r>
          </w:p>
        </w:tc>
      </w:tr>
      <w:tr w:rsidR="00F370E8" w:rsidRPr="008076F0" w14:paraId="6FE94FD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2F3FC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eo_D_C_4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271D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4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94BA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C864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D168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9CC2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DC7E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YDGSNRF</w:t>
            </w:r>
          </w:p>
        </w:tc>
      </w:tr>
      <w:tr w:rsidR="00F370E8" w:rsidRPr="008076F0" w14:paraId="75B2EED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4A7EA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z_E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CBE3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4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DD9E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0D04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8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6111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E697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4860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PMFGTTN</w:t>
            </w:r>
          </w:p>
        </w:tc>
      </w:tr>
      <w:tr w:rsidR="00F370E8" w:rsidRPr="008076F0" w14:paraId="4258361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C82C9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5_B_H_307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6C16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9B35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55E8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7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C689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A88D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59568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MVYGIDV</w:t>
            </w:r>
          </w:p>
        </w:tc>
      </w:tr>
      <w:tr w:rsidR="00F370E8" w:rsidRPr="008076F0" w14:paraId="79689F0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D1F85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e1_E_H_9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4B3F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4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DF97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BC2D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3040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34B5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1937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DVSGGMDV</w:t>
            </w:r>
          </w:p>
        </w:tc>
      </w:tr>
      <w:tr w:rsidR="00F370E8" w:rsidRPr="008076F0" w14:paraId="3D8409D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DA901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_A_D_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BE5E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304D5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1531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6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2AC5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5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EF05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C1FF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ELVARIYPSSGYTY</w:t>
            </w:r>
          </w:p>
        </w:tc>
      </w:tr>
      <w:tr w:rsidR="00F370E8" w:rsidRPr="008076F0" w14:paraId="3578AD4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D7AD9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kb_C_A_1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F5B2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C608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3DBF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6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EA2D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CF72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57B2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AEQLRAYLEGTCVEW</w:t>
            </w:r>
          </w:p>
        </w:tc>
      </w:tr>
      <w:tr w:rsidR="00F370E8" w:rsidRPr="008076F0" w14:paraId="308B752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9D56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6_C_A_28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09DD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1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7052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2511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0A5C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9363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5FAD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AQNYGMDV</w:t>
            </w:r>
          </w:p>
        </w:tc>
      </w:tr>
      <w:tr w:rsidR="00F370E8" w:rsidRPr="008076F0" w14:paraId="7A711BB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1AFA6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f_R_H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04AD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4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77C2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7056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4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A2D4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B06C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32B5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GPYGMDV</w:t>
            </w:r>
          </w:p>
        </w:tc>
      </w:tr>
      <w:tr w:rsidR="00F370E8" w:rsidRPr="008076F0" w14:paraId="30AEC7B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0423D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w_B_C_48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303D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8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5BC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DC00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3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1069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B193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8461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DVSGYRYGLDY</w:t>
            </w:r>
          </w:p>
        </w:tc>
      </w:tr>
      <w:tr w:rsidR="00F370E8" w:rsidRPr="008076F0" w14:paraId="73FEDDD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C2FF3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am_B_C_86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A6B8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FE50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5747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69B7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B715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C754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NIKDT</w:t>
            </w:r>
          </w:p>
        </w:tc>
      </w:tr>
      <w:tr w:rsidR="00F370E8" w:rsidRPr="008076F0" w14:paraId="17F42F7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39198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qb_A_H_33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873D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6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5F8F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1307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2640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8E659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DCC8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LITMVRGE</w:t>
            </w:r>
          </w:p>
        </w:tc>
      </w:tr>
      <w:tr w:rsidR="00F370E8" w:rsidRPr="008076F0" w14:paraId="3AE39EF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DCC87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am_A_H_23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74FD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8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245C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EE92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2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786F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494B6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DE3D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NIKDTY</w:t>
            </w:r>
          </w:p>
        </w:tc>
      </w:tr>
      <w:tr w:rsidR="00F370E8" w:rsidRPr="008076F0" w14:paraId="796D517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956A0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m_E_H_2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462A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CAD1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D737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2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7F5C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023DB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0680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LTVNRNY</w:t>
            </w:r>
          </w:p>
        </w:tc>
      </w:tr>
      <w:tr w:rsidR="00F370E8" w:rsidRPr="008076F0" w14:paraId="342F4D4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DC25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b_R_H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A1A5B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7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5E81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9110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3B63F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7613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D623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GEAGGMDV</w:t>
            </w:r>
          </w:p>
        </w:tc>
      </w:tr>
      <w:tr w:rsidR="00F370E8" w:rsidRPr="008076F0" w14:paraId="77F417E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5B417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eo_D_C_54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0699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4E76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1C1C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7CF4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BE67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8B7A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PGLRFRFDY</w:t>
            </w:r>
          </w:p>
        </w:tc>
      </w:tr>
      <w:tr w:rsidR="00F370E8" w:rsidRPr="008076F0" w14:paraId="02F572F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A456F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eh_E_H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E0D8F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7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EF216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E0C7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573E3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FA65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13B4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FYEGSFDI</w:t>
            </w:r>
          </w:p>
        </w:tc>
      </w:tr>
      <w:tr w:rsidR="00F370E8" w:rsidRPr="008076F0" w14:paraId="7CB923A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D48C8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x_B_I_357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35FF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9DD5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1F15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97F3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745B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F1B4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ILTGQPPDYW</w:t>
            </w:r>
          </w:p>
        </w:tc>
      </w:tr>
      <w:tr w:rsidR="00F370E8" w:rsidRPr="008076F0" w14:paraId="6C3275A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598A9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lop_A_H_161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ACC2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9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6A7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34270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CAB2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2258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B336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RGALPPY</w:t>
            </w:r>
          </w:p>
        </w:tc>
      </w:tr>
      <w:tr w:rsidR="00F370E8" w:rsidRPr="008076F0" w14:paraId="7C8DB0C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6D853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kq_A_H_24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0AE2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9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8E06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8ED7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E70D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F9F89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C2A0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DNYGFPYNGMD</w:t>
            </w:r>
          </w:p>
        </w:tc>
      </w:tr>
      <w:tr w:rsidR="00F370E8" w:rsidRPr="008076F0" w14:paraId="19B7C44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2C46C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m_E_H_21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8C2E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8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CFAD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2E76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0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8AE7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F0EB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82D8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ITVSSNY</w:t>
            </w:r>
          </w:p>
        </w:tc>
      </w:tr>
      <w:tr w:rsidR="00F370E8" w:rsidRPr="008076F0" w14:paraId="77DC13D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9F15F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v_B_C_41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F852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0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8658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F876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E8AA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DD48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33E4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TVSSNY</w:t>
            </w:r>
          </w:p>
        </w:tc>
      </w:tr>
      <w:tr w:rsidR="00F370E8" w:rsidRPr="008076F0" w14:paraId="7C5DB01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0F2C4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7_A_B_28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788D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1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DE77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8D5A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8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C834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A163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7C5F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SGSYYWCGSDWHEYD</w:t>
            </w:r>
          </w:p>
        </w:tc>
      </w:tr>
      <w:tr w:rsidR="00F370E8" w:rsidRPr="008076F0" w14:paraId="06D3BF4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13997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f1_A_H_29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6B9E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3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B44B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B91E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7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E4BA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E0FE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81C0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RYGSGWY</w:t>
            </w:r>
          </w:p>
        </w:tc>
      </w:tr>
      <w:tr w:rsidR="00F370E8" w:rsidRPr="008076F0" w14:paraId="2982047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45E8B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i_A_M_327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1671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8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1832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652C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6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772A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B582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6638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IISMFGIAN</w:t>
            </w:r>
          </w:p>
        </w:tc>
      </w:tr>
      <w:tr w:rsidR="00F370E8" w:rsidRPr="008076F0" w14:paraId="53C9F06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BF177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2_A_L_22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8483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AB90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CDBA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6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82C4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BD01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FA84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GISSY</w:t>
            </w:r>
          </w:p>
        </w:tc>
      </w:tr>
      <w:tr w:rsidR="00F370E8" w:rsidRPr="008076F0" w14:paraId="7964EF7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5179E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_S_N_138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1E84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9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D46D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7169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DDC8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4EBF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187C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VSPTY</w:t>
            </w:r>
          </w:p>
        </w:tc>
      </w:tr>
      <w:tr w:rsidR="00F370E8" w:rsidRPr="008076F0" w14:paraId="6567230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0434D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cn_K_M_395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0B58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511F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2692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C7D6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6B02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45CA1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GVVTDW</w:t>
            </w:r>
          </w:p>
        </w:tc>
      </w:tr>
      <w:tr w:rsidR="00F370E8" w:rsidRPr="008076F0" w14:paraId="51B5F0A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0B6DC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8_I_G_124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2B17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2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381E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FE33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5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1564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BADB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93F8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FIVSRNY</w:t>
            </w:r>
          </w:p>
        </w:tc>
      </w:tr>
      <w:tr w:rsidR="00F370E8" w:rsidRPr="008076F0" w14:paraId="4148200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BDF4C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n_E_H_27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7D3B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0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708C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BF54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4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1D43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BE0D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094F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HCNSTSCYDAF</w:t>
            </w:r>
          </w:p>
        </w:tc>
      </w:tr>
      <w:tr w:rsidR="00F370E8" w:rsidRPr="008076F0" w14:paraId="20AF817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70186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e_A_H_344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876F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4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CE96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5ECB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4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A2C3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44CF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EC27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GYNYGSHF</w:t>
            </w:r>
          </w:p>
        </w:tc>
      </w:tr>
      <w:tr w:rsidR="00F370E8" w:rsidRPr="008076F0" w14:paraId="58667A5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8077C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a_E_B_86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4660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01FF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C403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3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545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2E19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9D52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SVPSSY</w:t>
            </w:r>
          </w:p>
        </w:tc>
      </w:tr>
      <w:tr w:rsidR="00F370E8" w:rsidRPr="008076F0" w14:paraId="4936526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E6F33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a_E_H_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1645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6F87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BD8C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2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C6AD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EFA0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FB63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GGKLWVY</w:t>
            </w:r>
          </w:p>
        </w:tc>
      </w:tr>
      <w:tr w:rsidR="00F370E8" w:rsidRPr="008076F0" w14:paraId="03506D6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404B7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7_E_A_6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FAC1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DB42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8947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2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99FF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F29E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AC5B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LTVSSNY</w:t>
            </w:r>
          </w:p>
        </w:tc>
      </w:tr>
      <w:tr w:rsidR="00F370E8" w:rsidRPr="008076F0" w14:paraId="0E91C5E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F826A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8w_B_A_2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3025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5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0A59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12FF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CDA8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C12A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8DB6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PVEVWRMEWY</w:t>
            </w:r>
          </w:p>
        </w:tc>
      </w:tr>
      <w:tr w:rsidR="00F370E8" w:rsidRPr="008076F0" w14:paraId="6473F58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9630F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dj_E_H_29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61B6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95B85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CEC7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BE47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D838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00A9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SHQQL</w:t>
            </w:r>
          </w:p>
        </w:tc>
      </w:tr>
      <w:tr w:rsidR="00F370E8" w:rsidRPr="008076F0" w14:paraId="59EA898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FA049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jr_A_S_304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267E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7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C750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7458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7E0D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E541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0CC4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YYYDSSGY</w:t>
            </w:r>
          </w:p>
        </w:tc>
      </w:tr>
      <w:tr w:rsidR="00F370E8" w:rsidRPr="008076F0" w14:paraId="32283FD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5AA5E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8_C_A_2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EE9A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9CF9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251E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0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0DFF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0A67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3570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EFIVSRNY</w:t>
            </w:r>
          </w:p>
        </w:tc>
      </w:tr>
      <w:tr w:rsidR="00F370E8" w:rsidRPr="008076F0" w14:paraId="15956D0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D255D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e_C_I_386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72FF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6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C482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CB59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3634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8FF0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0DDA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ISYDGSNKH</w:t>
            </w:r>
          </w:p>
        </w:tc>
      </w:tr>
      <w:tr w:rsidR="00F370E8" w:rsidRPr="008076F0" w14:paraId="4B38BFC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0855E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c_R_H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7C63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4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0811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9A03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9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86B7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2B1E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3D64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YGDYYFDY</w:t>
            </w:r>
          </w:p>
        </w:tc>
      </w:tr>
      <w:tr w:rsidR="00F370E8" w:rsidRPr="008076F0" w14:paraId="419F808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B212B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23_A_B_27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9A25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9990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4190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9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40E1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27FD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2ECD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CARGNTMVRGVIIPFEYWD</w:t>
            </w:r>
          </w:p>
        </w:tc>
      </w:tr>
      <w:tr w:rsidR="00F370E8" w:rsidRPr="008076F0" w14:paraId="658EA93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F1182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o_A_B_91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BC8D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9BE9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4C2C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9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5D82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4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5E0D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29CC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ALQVGATSDYFDY</w:t>
            </w:r>
          </w:p>
        </w:tc>
      </w:tr>
      <w:tr w:rsidR="00F370E8" w:rsidRPr="008076F0" w14:paraId="3CEB5A5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CFEA1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n_B_A_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73B7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5360F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B0D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8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070B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5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4BF7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5863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VAAIESYGHGTRYA</w:t>
            </w:r>
          </w:p>
        </w:tc>
      </w:tr>
      <w:tr w:rsidR="00F370E8" w:rsidRPr="008076F0" w14:paraId="750CFB0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BF66E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xj_B_M_356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03110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B198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2CC2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7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3BE8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60F4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88E0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ASDLYS</w:t>
            </w:r>
          </w:p>
        </w:tc>
      </w:tr>
      <w:tr w:rsidR="00F370E8" w:rsidRPr="008076F0" w14:paraId="5AD6E8D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E069E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v_B_W_362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F1AF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6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F8E2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177E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7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49DD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4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B802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528C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TVDTAIEKYYGMD</w:t>
            </w:r>
          </w:p>
        </w:tc>
      </w:tr>
      <w:tr w:rsidR="00F370E8" w:rsidRPr="008076F0" w14:paraId="3F369F8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1B051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bwj_E_H_50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30DF6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6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F812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F3F2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9A57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162E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00DD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IVVVP</w:t>
            </w:r>
          </w:p>
        </w:tc>
      </w:tr>
      <w:tr w:rsidR="00F370E8" w:rsidRPr="008076F0" w14:paraId="3D52110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D93B0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8w_B_A_4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D895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8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EDA7C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4A2C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8E6F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4A0D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E9FB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VAAIESYGHGTRYADSVK</w:t>
            </w:r>
          </w:p>
        </w:tc>
      </w:tr>
      <w:tr w:rsidR="00F370E8" w:rsidRPr="008076F0" w14:paraId="1F0A775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063D6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_A_C_110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1912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7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D6C4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33E6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6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2463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1815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F48E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MEVGGM</w:t>
            </w:r>
          </w:p>
        </w:tc>
      </w:tr>
      <w:tr w:rsidR="00F370E8" w:rsidRPr="008076F0" w14:paraId="2A87B71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F915E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23_A_B_20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E09E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0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32DD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5570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5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DC7C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B00E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2EA5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CAVYGGSFSGY</w:t>
            </w:r>
          </w:p>
        </w:tc>
      </w:tr>
      <w:tr w:rsidR="00F370E8" w:rsidRPr="008076F0" w14:paraId="146AF49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387B1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4_B_E_351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B000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82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09E8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3654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5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61F3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C2B5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B2BF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TSNKHSWTPAR</w:t>
            </w:r>
          </w:p>
        </w:tc>
      </w:tr>
      <w:tr w:rsidR="00F370E8" w:rsidRPr="008076F0" w14:paraId="4C9E361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63513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v_C_M_326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3FB1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7FDE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8052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E6A4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51A1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A381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PRIAVAGP</w:t>
            </w:r>
          </w:p>
        </w:tc>
      </w:tr>
      <w:tr w:rsidR="00F370E8" w:rsidRPr="008076F0" w14:paraId="6C01BA0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C8D0A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4_B_F_358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E853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CDB5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CA42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3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6277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9A11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B10B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CSGGTCYPKYYY</w:t>
            </w:r>
          </w:p>
        </w:tc>
      </w:tr>
      <w:tr w:rsidR="00F370E8" w:rsidRPr="008076F0" w14:paraId="4F161D2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94A83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g_C_A_10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99E6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4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2D65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AD92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EA01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3D45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9340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YEARH</w:t>
            </w:r>
          </w:p>
        </w:tc>
      </w:tr>
      <w:tr w:rsidR="00F370E8" w:rsidRPr="008076F0" w14:paraId="64B6378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E69BCA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c_R_A_63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766D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6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59F2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B0F1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2AB5B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8932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4FF6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FAFTTY</w:t>
            </w:r>
          </w:p>
        </w:tc>
      </w:tr>
      <w:tr w:rsidR="00F370E8" w:rsidRPr="008076F0" w14:paraId="28D8491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D7D7E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3_A_C_87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7B23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0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FEE1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1567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30FD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68F4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7B9A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ADSIGSSW</w:t>
            </w:r>
          </w:p>
        </w:tc>
      </w:tr>
      <w:tr w:rsidR="00F370E8" w:rsidRPr="008076F0" w14:paraId="1079BED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C77A1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l_B_G_331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8768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4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BFE7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2DDC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1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73D9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6A20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5EE4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HATLMN</w:t>
            </w:r>
          </w:p>
        </w:tc>
      </w:tr>
      <w:tr w:rsidR="00F370E8" w:rsidRPr="008076F0" w14:paraId="09CEBE0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99BF1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k_E_H_2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8B19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3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50CC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C13F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1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BF79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A38D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75FF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VTVSSNY</w:t>
            </w:r>
          </w:p>
        </w:tc>
      </w:tr>
      <w:tr w:rsidR="00F370E8" w:rsidRPr="008076F0" w14:paraId="159BAC5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B5CE2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e_A_H_345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726D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3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F123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FBFF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0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8032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0F0C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6AE9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SGYNYGYS</w:t>
            </w:r>
          </w:p>
        </w:tc>
      </w:tr>
      <w:tr w:rsidR="00F370E8" w:rsidRPr="008076F0" w14:paraId="45ABBE9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03052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3_C_A_5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CEC7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8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B7D5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7839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0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4DDC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09D2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D9EE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LNSYP</w:t>
            </w:r>
          </w:p>
        </w:tc>
      </w:tr>
      <w:tr w:rsidR="00F370E8" w:rsidRPr="008076F0" w14:paraId="2FC4B7A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8BC5C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o_X_E_177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2583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2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3922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ED20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0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0F46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0E0F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8314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VVAARNHYYN</w:t>
            </w:r>
          </w:p>
        </w:tc>
      </w:tr>
      <w:tr w:rsidR="00F370E8" w:rsidRPr="008076F0" w14:paraId="40B3CD2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8C774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2_A_L_17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BB77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2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EC06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C58C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0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A417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20A6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8FDA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TSNKHSWTPAR</w:t>
            </w:r>
          </w:p>
        </w:tc>
      </w:tr>
      <w:tr w:rsidR="00F370E8" w:rsidRPr="008076F0" w14:paraId="5138F51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CD2CC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9_E_B_86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F2A7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6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00F0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09D6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89AB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81AC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C427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VPSSY</w:t>
            </w:r>
          </w:p>
        </w:tc>
      </w:tr>
      <w:tr w:rsidR="00F370E8" w:rsidRPr="008076F0" w14:paraId="0F3847E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11F3D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0_C_H_310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8B63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6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7E09D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4DA3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8555A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3331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0462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DFWSGY</w:t>
            </w:r>
          </w:p>
        </w:tc>
      </w:tr>
      <w:tr w:rsidR="00F370E8" w:rsidRPr="008076F0" w14:paraId="4E06C64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D2A0D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z_E_B_69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6153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7C6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0645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9BA8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9FFB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8247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WISPNSGGTD</w:t>
            </w:r>
          </w:p>
        </w:tc>
      </w:tr>
      <w:tr w:rsidR="00F370E8" w:rsidRPr="008076F0" w14:paraId="6656AAC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4F130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x_A_H_22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D09E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4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523B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D024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1F60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D80E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A830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TVSNNY</w:t>
            </w:r>
          </w:p>
        </w:tc>
      </w:tr>
      <w:tr w:rsidR="00F370E8" w:rsidRPr="008076F0" w14:paraId="3DC7155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E169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cn_A_B_252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A5E1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0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127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1191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1546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40F1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7DD0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PFGVVT</w:t>
            </w:r>
          </w:p>
        </w:tc>
      </w:tr>
      <w:tr w:rsidR="00F370E8" w:rsidRPr="008076F0" w14:paraId="0E88B29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98A4A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2c_B_C_109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4B7FB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6EE5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6524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25C8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90F5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209F3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AYKSTWYFGY</w:t>
            </w:r>
          </w:p>
        </w:tc>
      </w:tr>
      <w:tr w:rsidR="00F370E8" w:rsidRPr="008076F0" w14:paraId="70E1948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D37E1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_A_D_3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CF46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CF54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F5AC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8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FA68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8DF3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CF32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YYSYIGWV</w:t>
            </w:r>
          </w:p>
        </w:tc>
      </w:tr>
      <w:tr w:rsidR="00F370E8" w:rsidRPr="008076F0" w14:paraId="72C5A57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90D2E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jr_A_S_299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AE9A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0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7942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F02D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7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06D3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F8C1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2558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RIIPIFGI</w:t>
            </w:r>
          </w:p>
        </w:tc>
      </w:tr>
      <w:tr w:rsidR="00F370E8" w:rsidRPr="008076F0" w14:paraId="67E20EA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36916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b_A_H_21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9F71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9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BF27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4FC8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D2D6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85D3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21EF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NPISDGTN</w:t>
            </w:r>
          </w:p>
        </w:tc>
      </w:tr>
      <w:tr w:rsidR="00F370E8" w:rsidRPr="008076F0" w14:paraId="30BE587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65A07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z_A_E_121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EEB2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556D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68D0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6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01B6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B50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1DAE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NPISSGT</w:t>
            </w:r>
          </w:p>
        </w:tc>
      </w:tr>
      <w:tr w:rsidR="00F370E8" w:rsidRPr="008076F0" w14:paraId="678CF61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15500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m8_A_M_73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0254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7BE5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1EA1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5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1570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9BE6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F831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VYSSGW</w:t>
            </w:r>
          </w:p>
        </w:tc>
      </w:tr>
      <w:tr w:rsidR="00F370E8" w:rsidRPr="008076F0" w14:paraId="2D1223F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C8D1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m7w_R_H_11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1448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6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1F08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97F3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5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6FB1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FEE2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35E8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IILMSGM</w:t>
            </w:r>
          </w:p>
        </w:tc>
      </w:tr>
      <w:tr w:rsidR="00F370E8" w:rsidRPr="008076F0" w14:paraId="09E796F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BF983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m_E_H_24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296E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0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85A2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B6FE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507E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0F0A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1536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GGSTY</w:t>
            </w:r>
          </w:p>
        </w:tc>
      </w:tr>
      <w:tr w:rsidR="00F370E8" w:rsidRPr="008076F0" w14:paraId="03CF5D0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497DF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j5_B_I_331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77FD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3921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BFAB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4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2C5B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EC2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15EA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NNPNNDDTT</w:t>
            </w:r>
          </w:p>
        </w:tc>
      </w:tr>
      <w:tr w:rsidR="00F370E8" w:rsidRPr="008076F0" w14:paraId="603678C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52FEC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7_A_H_41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8395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2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00E0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BA60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3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0728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B27E1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9C82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FGDFYFDY</w:t>
            </w:r>
          </w:p>
        </w:tc>
      </w:tr>
      <w:tr w:rsidR="00F370E8" w:rsidRPr="008076F0" w14:paraId="46A668E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4C34E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d_C_H_66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B665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9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5951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95B8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D815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C697B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B696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ITVVRNY</w:t>
            </w:r>
          </w:p>
        </w:tc>
      </w:tr>
      <w:tr w:rsidR="00F370E8" w:rsidRPr="008076F0" w14:paraId="03A0B4D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9124D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_R_H_113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3489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828D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850A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1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F8F4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5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B5CF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DE06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IGTAGDTYYPDSVK</w:t>
            </w:r>
          </w:p>
        </w:tc>
      </w:tr>
      <w:tr w:rsidR="00F370E8" w:rsidRPr="008076F0" w14:paraId="5DD6C21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74635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01_B_L_42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74065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0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2370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99EA3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BAF8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D578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86F7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PSSLSASVGDRVTIT</w:t>
            </w:r>
          </w:p>
        </w:tc>
      </w:tr>
      <w:tr w:rsidR="00F370E8" w:rsidRPr="008076F0" w14:paraId="0242981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2DFD3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_R_H_42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B641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F1A8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E229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1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4BF1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8D77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3138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ITVSSNY</w:t>
            </w:r>
          </w:p>
        </w:tc>
      </w:tr>
      <w:tr w:rsidR="00F370E8" w:rsidRPr="008076F0" w14:paraId="770F4C1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FD15E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k_E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31C4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9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425B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C053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0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5F60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FA16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300A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PGGSTF</w:t>
            </w:r>
          </w:p>
        </w:tc>
      </w:tr>
      <w:tr w:rsidR="00F370E8" w:rsidRPr="008076F0" w14:paraId="0F5C0F7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0E67F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m_E_L_43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C82B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8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4268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A50A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91C3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FC18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423E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VSSSY</w:t>
            </w:r>
          </w:p>
        </w:tc>
      </w:tr>
      <w:tr w:rsidR="00F370E8" w:rsidRPr="008076F0" w14:paraId="24A4713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9CA5B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_C_D_29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155B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87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6F5D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6E60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9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6F95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BB9B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4831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PSSGYTY</w:t>
            </w:r>
          </w:p>
        </w:tc>
      </w:tr>
      <w:tr w:rsidR="00F370E8" w:rsidRPr="008076F0" w14:paraId="211B9A8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398E7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0_A_L_15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00CD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D6C7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A733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9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67E24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604D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9C52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AKHYA</w:t>
            </w:r>
          </w:p>
        </w:tc>
      </w:tr>
      <w:tr w:rsidR="00F370E8" w:rsidRPr="008076F0" w14:paraId="58357D3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B04CA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2l_A_H_316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D74C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9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9464F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F19F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9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769C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566E0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C867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LTELS</w:t>
            </w:r>
          </w:p>
        </w:tc>
      </w:tr>
      <w:tr w:rsidR="00F370E8" w:rsidRPr="008076F0" w14:paraId="1CCF92E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712A4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op_A_B_46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4C91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8415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3C06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9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C24C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FD30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4316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GFITYW</w:t>
            </w:r>
          </w:p>
        </w:tc>
      </w:tr>
      <w:tr w:rsidR="00F370E8" w:rsidRPr="008076F0" w14:paraId="1DD4CF0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24300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o_E_H_29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7460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A1B8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3F96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9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7A3D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8A75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BAC9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ALQVGATSDYFD</w:t>
            </w:r>
          </w:p>
        </w:tc>
      </w:tr>
      <w:tr w:rsidR="00F370E8" w:rsidRPr="008076F0" w14:paraId="3799DF4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817B8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h_E_H_24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0943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2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7C90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CC18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8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DFAAB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A504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9EEA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NPNSGGTN</w:t>
            </w:r>
          </w:p>
        </w:tc>
      </w:tr>
      <w:tr w:rsidR="00F370E8" w:rsidRPr="008076F0" w14:paraId="34E16B2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173A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7_B_H_300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1AD2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0481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D82F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8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AD03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66D1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7126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PISDGTN</w:t>
            </w:r>
          </w:p>
        </w:tc>
      </w:tr>
      <w:tr w:rsidR="00F370E8" w:rsidRPr="008076F0" w14:paraId="0888543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6D7C4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k0_C_A_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A3EBF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4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9F4F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B997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7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0527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C738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DEAC6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IIPIFGSSNY</w:t>
            </w:r>
          </w:p>
        </w:tc>
      </w:tr>
      <w:tr w:rsidR="00F370E8" w:rsidRPr="008076F0" w14:paraId="2F7ACD6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12A9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4n_A_H_110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08FAA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3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85E3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8567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7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ED89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B3AC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EDBD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SCSDG</w:t>
            </w:r>
          </w:p>
        </w:tc>
      </w:tr>
      <w:tr w:rsidR="00F370E8" w:rsidRPr="008076F0" w14:paraId="759C3F0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525CF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y_J_M_412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92F2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3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7935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F535B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7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1AD9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1D38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06EC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TFTGYY</w:t>
            </w:r>
          </w:p>
        </w:tc>
      </w:tr>
      <w:tr w:rsidR="00F370E8" w:rsidRPr="008076F0" w14:paraId="1D192FE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62B59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l_X_D_156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08AE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0BC9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2AEF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3792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07E6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16BB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ASNLET</w:t>
            </w:r>
          </w:p>
        </w:tc>
      </w:tr>
      <w:tr w:rsidR="00F370E8" w:rsidRPr="008076F0" w14:paraId="4FB377E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A4EB1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8w_B_A_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EC9D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5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701C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0E64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2CB6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5787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ED1E6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DDGQL</w:t>
            </w:r>
          </w:p>
        </w:tc>
      </w:tr>
      <w:tr w:rsidR="00F370E8" w:rsidRPr="008076F0" w14:paraId="2235A1A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30BE5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B_D_305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6137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2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9117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47D1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4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42A5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C28B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7784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WMNPISGNTG</w:t>
            </w:r>
          </w:p>
        </w:tc>
      </w:tr>
      <w:tr w:rsidR="00F370E8" w:rsidRPr="008076F0" w14:paraId="539085D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E8718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ab_C_H_38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C68C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2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1766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C5649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4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B0F8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348C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FC3B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VDPEDGETI</w:t>
            </w:r>
          </w:p>
        </w:tc>
      </w:tr>
      <w:tr w:rsidR="00F370E8" w:rsidRPr="008076F0" w14:paraId="28B6CF5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A6A6D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m_B_N_314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EB57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932D8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45A1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4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4809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B309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9337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EGWELPYDY</w:t>
            </w:r>
          </w:p>
        </w:tc>
      </w:tr>
      <w:tr w:rsidR="00F370E8" w:rsidRPr="008076F0" w14:paraId="65D5E49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83E35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_R_L_21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A854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5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CC74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ABD5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3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3782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9A44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44EA1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NVEND</w:t>
            </w:r>
          </w:p>
        </w:tc>
      </w:tr>
      <w:tr w:rsidR="00F370E8" w:rsidRPr="008076F0" w14:paraId="30DAB61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9AEC2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_S_M_160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6006B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7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ED99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27B9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3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F49A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D8C1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75B6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DSSGYYY</w:t>
            </w:r>
          </w:p>
        </w:tc>
      </w:tr>
      <w:tr w:rsidR="00F370E8" w:rsidRPr="008076F0" w14:paraId="3FA2F2D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18941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k8s_B_O_350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989E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0BFA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8F84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2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DB9C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1112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0A42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TFSIYGMH</w:t>
            </w:r>
          </w:p>
        </w:tc>
      </w:tr>
      <w:tr w:rsidR="00F370E8" w:rsidRPr="008076F0" w14:paraId="3603F13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949FDA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0n_S_C_67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943B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BC26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2FE7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2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C30A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85E3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78B6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ASGYPFTS</w:t>
            </w:r>
          </w:p>
        </w:tc>
      </w:tr>
      <w:tr w:rsidR="00F370E8" w:rsidRPr="008076F0" w14:paraId="27FA6E2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04AC9C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8_B_H_325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2C24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7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7950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087C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1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9DC8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31A7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F7A8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INPNSGGTN</w:t>
            </w:r>
          </w:p>
        </w:tc>
      </w:tr>
      <w:tr w:rsidR="00F370E8" w:rsidRPr="008076F0" w14:paraId="3921044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D61B3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q_C_J_352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2779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8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5D60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4996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1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2F23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7336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F0776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EGPKSITGT</w:t>
            </w:r>
          </w:p>
        </w:tc>
      </w:tr>
      <w:tr w:rsidR="00F370E8" w:rsidRPr="008076F0" w14:paraId="10DE531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2AE06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f1_A_H_22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3DA1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6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6746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0AEC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1979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668A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EAAC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GTFSTY</w:t>
            </w:r>
          </w:p>
        </w:tc>
      </w:tr>
      <w:tr w:rsidR="00F370E8" w:rsidRPr="008076F0" w14:paraId="468FA8D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C2746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_R_L_96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D3A9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1F04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F748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0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9942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9B62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0E9C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SSLSGP</w:t>
            </w:r>
          </w:p>
        </w:tc>
      </w:tr>
      <w:tr w:rsidR="00F370E8" w:rsidRPr="008076F0" w14:paraId="07AC356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04C28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wj_E_H_4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AD2B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7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7AC8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72CF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0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7C07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394E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96FE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SISSGY</w:t>
            </w:r>
          </w:p>
        </w:tc>
      </w:tr>
      <w:tr w:rsidR="00F370E8" w:rsidRPr="008076F0" w14:paraId="6A0028C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48990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mi_C_B_24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672D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8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50AE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3D7E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25ED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23DC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BFCB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GISSW</w:t>
            </w:r>
          </w:p>
        </w:tc>
      </w:tr>
      <w:tr w:rsidR="00F370E8" w:rsidRPr="008076F0" w14:paraId="1EECD85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32A46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6_E_H_5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E034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6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4851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5F16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9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FA55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B743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B655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SYDGSNKY</w:t>
            </w:r>
          </w:p>
        </w:tc>
      </w:tr>
      <w:tr w:rsidR="00F370E8" w:rsidRPr="008076F0" w14:paraId="1F3FDE4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F3527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dg_A_L_56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3B15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4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C041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9F7D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9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917D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9842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433B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NALQSGN</w:t>
            </w:r>
          </w:p>
        </w:tc>
      </w:tr>
      <w:tr w:rsidR="00F370E8" w:rsidRPr="008076F0" w14:paraId="5E9E226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03FA8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x_B_I_35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2C6A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F917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00A5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8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C955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EE08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BD34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SYSGSTN</w:t>
            </w:r>
          </w:p>
        </w:tc>
      </w:tr>
      <w:tr w:rsidR="00F370E8" w:rsidRPr="008076F0" w14:paraId="6AFF9EB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39BF7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fv_E_F_107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7021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6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C25D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8254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7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EE94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D01C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DC56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GGATY</w:t>
            </w:r>
          </w:p>
        </w:tc>
      </w:tr>
      <w:tr w:rsidR="00F370E8" w:rsidRPr="008076F0" w14:paraId="73B68FF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B7873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7_E_H_5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E37A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0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D93E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4898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7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FDF7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192F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5220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YDGSNKYYADSVK</w:t>
            </w:r>
          </w:p>
        </w:tc>
      </w:tr>
      <w:tr w:rsidR="00F370E8" w:rsidRPr="008076F0" w14:paraId="30C3E4C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DBCF3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t_C_M_370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D780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61BF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0C92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50D9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B71D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F518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YYSDSDKGQ</w:t>
            </w:r>
          </w:p>
        </w:tc>
      </w:tr>
      <w:tr w:rsidR="00F370E8" w:rsidRPr="008076F0" w14:paraId="7642BDB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62B99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l_R_B_6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BB17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4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7F27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1D8D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6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BD539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3D48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20FA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LIYDASNLET</w:t>
            </w:r>
          </w:p>
        </w:tc>
      </w:tr>
      <w:tr w:rsidR="00F370E8" w:rsidRPr="008076F0" w14:paraId="232C50B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97468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x4_E_H_88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D7D7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6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6C53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B954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FE2F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72EC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DC08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RGYSGYGAA</w:t>
            </w:r>
          </w:p>
        </w:tc>
      </w:tr>
      <w:tr w:rsidR="00F370E8" w:rsidRPr="008076F0" w14:paraId="60DFE51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621D0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u_A_H_299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3B47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3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266F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8F64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5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1EB3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DE0C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9D91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GSLSGYY</w:t>
            </w:r>
          </w:p>
        </w:tc>
      </w:tr>
      <w:tr w:rsidR="00F370E8" w:rsidRPr="008076F0" w14:paraId="10CB2E2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864D1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mp_A_H_21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BCE7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12DC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A041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4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ED8E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81D1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4AEF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TGGTTY</w:t>
            </w:r>
          </w:p>
        </w:tc>
      </w:tr>
      <w:tr w:rsidR="00F370E8" w:rsidRPr="008076F0" w14:paraId="735F499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DB52A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0_E_G_414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250A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0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19E0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B477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4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68F9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4393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8041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GTAGDTY</w:t>
            </w:r>
          </w:p>
        </w:tc>
      </w:tr>
      <w:tr w:rsidR="00F370E8" w:rsidRPr="008076F0" w14:paraId="4A2BD05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997D6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tc_C_L_353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1BAD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6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EE8F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037A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4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7828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C8D7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FE9F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ASNLETGV</w:t>
            </w:r>
          </w:p>
        </w:tc>
      </w:tr>
      <w:tr w:rsidR="00F370E8" w:rsidRPr="008076F0" w14:paraId="543F92D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DE387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A_E_323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C4F5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1C65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5FCA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E296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BDCB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3F08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GRYCSSTTCYSG</w:t>
            </w:r>
          </w:p>
        </w:tc>
      </w:tr>
      <w:tr w:rsidR="00F370E8" w:rsidRPr="008076F0" w14:paraId="0263C4F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F0AA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f_R_A_63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BE68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CB41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AA43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ED6B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33D0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C1F8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AFTTY</w:t>
            </w:r>
          </w:p>
        </w:tc>
      </w:tr>
      <w:tr w:rsidR="00F370E8" w:rsidRPr="008076F0" w14:paraId="1AEC689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888E6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A_E_337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0030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44C6C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8A7C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C450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4143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C35D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ISSGGSY</w:t>
            </w:r>
          </w:p>
        </w:tc>
      </w:tr>
      <w:tr w:rsidR="00F370E8" w:rsidRPr="008076F0" w14:paraId="163DF52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A7661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A_E_341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9668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0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38CB9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E852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A46F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4D80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4313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RYGGGGT</w:t>
            </w:r>
          </w:p>
        </w:tc>
      </w:tr>
      <w:tr w:rsidR="00F370E8" w:rsidRPr="008076F0" w14:paraId="4C3F8F7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1F355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x8_E_A_7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27CC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E72A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4A22A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2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1FD8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B048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E9D2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EGSPGN</w:t>
            </w:r>
          </w:p>
        </w:tc>
      </w:tr>
      <w:tr w:rsidR="00F370E8" w:rsidRPr="008076F0" w14:paraId="3DA2E81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D6FA8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4_B_G_367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8F53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9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912E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A886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2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330A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318A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8AD8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RFSGSKSG</w:t>
            </w:r>
          </w:p>
        </w:tc>
      </w:tr>
      <w:tr w:rsidR="00F370E8" w:rsidRPr="008076F0" w14:paraId="360B1B0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DAEFF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h_B_G_325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9D99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5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24A0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3DB4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352E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37B2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D17F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FAFTT</w:t>
            </w:r>
          </w:p>
        </w:tc>
      </w:tr>
      <w:tr w:rsidR="00F370E8" w:rsidRPr="008076F0" w14:paraId="2ADAB59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317D9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nxa_E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ED5E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53D0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6DF2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0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F099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3D34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22D8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YDGSNKY</w:t>
            </w:r>
          </w:p>
        </w:tc>
      </w:tr>
      <w:tr w:rsidR="00F370E8" w:rsidRPr="008076F0" w14:paraId="254FBDF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3758B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mo_F_E_9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7B03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4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3C2E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E2BE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0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B04F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EFCD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BD61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TTSSA</w:t>
            </w:r>
          </w:p>
        </w:tc>
      </w:tr>
      <w:tr w:rsidR="00F370E8" w:rsidRPr="008076F0" w14:paraId="6CE9D33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F3749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B_D_303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1169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16B6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6317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9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885C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5C97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2D46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FTSYD</w:t>
            </w:r>
          </w:p>
        </w:tc>
      </w:tr>
      <w:tr w:rsidR="00F370E8" w:rsidRPr="008076F0" w14:paraId="53BAAF4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15819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a5r_B_H_1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C85E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3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CB18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7762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9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003D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4C45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1376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PGESLK</w:t>
            </w:r>
          </w:p>
        </w:tc>
      </w:tr>
      <w:tr w:rsidR="00F370E8" w:rsidRPr="008076F0" w14:paraId="31AC6F3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BE2A7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C_M_29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2FBE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8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B5662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1BB1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9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64BD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C84F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B02C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GNTIYAQ</w:t>
            </w:r>
          </w:p>
        </w:tc>
      </w:tr>
      <w:tr w:rsidR="00F370E8" w:rsidRPr="008076F0" w14:paraId="42DC83A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F340F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4_A_D_334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3E2F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C2CD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585E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9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4078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5A00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C049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GTCYPKYYY</w:t>
            </w:r>
          </w:p>
        </w:tc>
      </w:tr>
      <w:tr w:rsidR="00F370E8" w:rsidRPr="008076F0" w14:paraId="15ADCD4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0B3AE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x_A_H_304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4308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0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AD35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E506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8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3A34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07AE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BA85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ISSYY</w:t>
            </w:r>
          </w:p>
        </w:tc>
      </w:tr>
      <w:tr w:rsidR="00F370E8" w:rsidRPr="008076F0" w14:paraId="1AA1F1B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7A898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_B_D_10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DED9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0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53CA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7B3CD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8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DB23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E56D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957B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DYWGQ</w:t>
            </w:r>
          </w:p>
        </w:tc>
      </w:tr>
      <w:tr w:rsidR="00F370E8" w:rsidRPr="008076F0" w14:paraId="54D474E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1C3BB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z_A_H_311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FAF1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95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1B73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2C00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8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171F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2B7C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43A9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VVVPAA</w:t>
            </w:r>
          </w:p>
        </w:tc>
      </w:tr>
      <w:tr w:rsidR="00F370E8" w:rsidRPr="008076F0" w14:paraId="34B5A25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595C4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kq_A_L_39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A6AC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0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35EA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71E5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7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6EDD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3652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08B2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DLGAYHF</w:t>
            </w:r>
          </w:p>
        </w:tc>
      </w:tr>
      <w:tr w:rsidR="00F370E8" w:rsidRPr="008076F0" w14:paraId="65B68B1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72187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B_G_35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46AD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6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8D28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618B9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3610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3251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6C38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ISSGGSYTY</w:t>
            </w:r>
          </w:p>
        </w:tc>
      </w:tr>
      <w:tr w:rsidR="00F370E8" w:rsidRPr="008076F0" w14:paraId="4EEB4D4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702A4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y_B_G_305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5C22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A251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11C6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FBE6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BFA75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8470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SPVSGGTN</w:t>
            </w:r>
          </w:p>
        </w:tc>
      </w:tr>
      <w:tr w:rsidR="00F370E8" w:rsidRPr="008076F0" w14:paraId="19A2F1C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40008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ss_B_L_258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49D5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7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7E03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4AA21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4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392E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C5AE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D605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VGAYNY</w:t>
            </w:r>
          </w:p>
        </w:tc>
      </w:tr>
      <w:tr w:rsidR="00F370E8" w:rsidRPr="008076F0" w14:paraId="1DF8D9E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B21C4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x_A_E_318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8967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4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5D8C4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DAAE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6AD4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6C9C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BF9D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SPVSGGT</w:t>
            </w:r>
          </w:p>
        </w:tc>
      </w:tr>
      <w:tr w:rsidR="00F370E8" w:rsidRPr="008076F0" w14:paraId="383CE72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ECC7F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B_D_310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4388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DC13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DB44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E0FD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74BC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6F27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YCSSTTCY</w:t>
            </w:r>
          </w:p>
        </w:tc>
      </w:tr>
      <w:tr w:rsidR="00F370E8" w:rsidRPr="008076F0" w14:paraId="5481440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37D2FB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_S_D_48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9C6A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69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A233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9949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1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AB87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8682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4FAB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VTNRPSG</w:t>
            </w:r>
          </w:p>
        </w:tc>
      </w:tr>
      <w:tr w:rsidR="00F370E8" w:rsidRPr="008076F0" w14:paraId="6A3B007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E1ACA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58_B_H_32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E4198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B358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5DFD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E06A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65E6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578F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FTGYY</w:t>
            </w:r>
          </w:p>
        </w:tc>
      </w:tr>
      <w:tr w:rsidR="00F370E8" w:rsidRPr="008076F0" w14:paraId="5DA6B90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48D10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x_B_D_310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AE69A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1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1790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FCE8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7745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ADA9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40F9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TGVLAGDYYY</w:t>
            </w:r>
          </w:p>
        </w:tc>
      </w:tr>
      <w:tr w:rsidR="00F370E8" w:rsidRPr="008076F0" w14:paraId="3B0C646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0163F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c_B_D_270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9897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FE68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EFCB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0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66C9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4E13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552F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DSSSN</w:t>
            </w:r>
          </w:p>
        </w:tc>
      </w:tr>
      <w:tr w:rsidR="00F370E8" w:rsidRPr="008076F0" w14:paraId="1BC7930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5744C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b_B_H_313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9B8A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0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2032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2AE2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1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3FFA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733A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91DC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SCYDA</w:t>
            </w:r>
          </w:p>
        </w:tc>
      </w:tr>
      <w:tr w:rsidR="00F370E8" w:rsidRPr="008076F0" w14:paraId="6677AF8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26019A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l_C_I_348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C613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E740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9922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D16D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533B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164C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TFSSYAMH</w:t>
            </w:r>
          </w:p>
        </w:tc>
      </w:tr>
      <w:tr w:rsidR="00F370E8" w:rsidRPr="008076F0" w14:paraId="23583E6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894BE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qb_A_J_395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5F2D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4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6127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407B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D289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E47E9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D8AC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SGTDFTLT</w:t>
            </w:r>
          </w:p>
        </w:tc>
      </w:tr>
      <w:tr w:rsidR="00F370E8" w:rsidRPr="008076F0" w14:paraId="2C07882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B5EC3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mo_C_B_23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703D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9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F7FF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0E17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96C7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7BF6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A62C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VGDYNY</w:t>
            </w:r>
          </w:p>
        </w:tc>
      </w:tr>
      <w:tr w:rsidR="00F370E8" w:rsidRPr="008076F0" w14:paraId="530220B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7FFB1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m8_A_M_68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582A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59E2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5F58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D8A1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B044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35AB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PGESDTR</w:t>
            </w:r>
          </w:p>
        </w:tc>
      </w:tr>
      <w:tr w:rsidR="00F370E8" w:rsidRPr="008076F0" w14:paraId="08E0495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3AD57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n6_A_C_22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113F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0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B69B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6939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D90D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DB91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7440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VPGKGLEW</w:t>
            </w:r>
          </w:p>
        </w:tc>
      </w:tr>
      <w:tr w:rsidR="00F370E8" w:rsidRPr="008076F0" w14:paraId="300DDAD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F6960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xk_B_M_355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A116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1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FAA7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03FB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C3EA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F719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93FA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ASDLYSGV</w:t>
            </w:r>
          </w:p>
        </w:tc>
      </w:tr>
      <w:tr w:rsidR="00F370E8" w:rsidRPr="008076F0" w14:paraId="40EA003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E906E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x4_E_L_94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F67C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2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13C4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774E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09B0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C6E7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9C3D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NIGAGY</w:t>
            </w:r>
          </w:p>
        </w:tc>
      </w:tr>
      <w:tr w:rsidR="00F370E8" w:rsidRPr="008076F0" w14:paraId="5A38771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C17B8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mmo_C_E_87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0110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9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D778C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4134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8C98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E86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FF46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EVSDR</w:t>
            </w:r>
          </w:p>
        </w:tc>
      </w:tr>
      <w:tr w:rsidR="00F370E8" w:rsidRPr="008076F0" w14:paraId="6CF194F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33CE6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7w_R_F_135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70EF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A46F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477D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AC72D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BF8A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3471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VTNRPS</w:t>
            </w:r>
          </w:p>
        </w:tc>
      </w:tr>
      <w:tr w:rsidR="00F370E8" w:rsidRPr="008076F0" w14:paraId="11BB165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AEC53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B_G_364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57760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57B7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35AA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5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E904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4E4F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5292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RYGGGG</w:t>
            </w:r>
          </w:p>
        </w:tc>
      </w:tr>
      <w:tr w:rsidR="00F370E8" w:rsidRPr="008076F0" w14:paraId="2FADCD8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1557C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B_H_385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83D0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DA86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58019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6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40FB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F3D5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5E67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GNTIYAQGFQ</w:t>
            </w:r>
          </w:p>
        </w:tc>
      </w:tr>
      <w:tr w:rsidR="00F370E8" w:rsidRPr="008076F0" w14:paraId="08FE12A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9B2F5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C_F_33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7E76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8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8372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C189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BABA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8477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F9D8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RFSGSKSGTSASLAIT</w:t>
            </w:r>
          </w:p>
        </w:tc>
      </w:tr>
      <w:tr w:rsidR="00F370E8" w:rsidRPr="008076F0" w14:paraId="73E770C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61F3C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i_A_E_332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53A50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8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EF81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3577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357B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C74B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AE1E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DPFNGGTSDNLKFKGAA</w:t>
            </w:r>
          </w:p>
        </w:tc>
      </w:tr>
      <w:tr w:rsidR="00F370E8" w:rsidRPr="008076F0" w14:paraId="39EF2FB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0DF5E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w_A_H_303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4137B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0372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42C4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667A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8426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C9FC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TMDTYYYYY</w:t>
            </w:r>
          </w:p>
        </w:tc>
      </w:tr>
      <w:tr w:rsidR="00F370E8" w:rsidRPr="008076F0" w14:paraId="6CD770E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805AF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C_I_382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17B6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BE06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16ED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9AFA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98CF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6042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SSGGSYTY</w:t>
            </w:r>
          </w:p>
        </w:tc>
      </w:tr>
      <w:tr w:rsidR="00F370E8" w:rsidRPr="008076F0" w14:paraId="268A864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013C6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x_C_H_341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B41D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CD7C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2E70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8D80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9A0A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8C11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QDGSEKY</w:t>
            </w:r>
          </w:p>
        </w:tc>
      </w:tr>
      <w:tr w:rsidR="00F370E8" w:rsidRPr="008076F0" w14:paraId="3A6FCE5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B4CFC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w_G_N_327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8FC2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4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1252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table association (BINDER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FEF2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.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AD513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1173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9A7B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MDTYYYYY</w:t>
            </w:r>
          </w:p>
        </w:tc>
      </w:tr>
      <w:tr w:rsidR="00F370E8" w:rsidRPr="008076F0" w14:paraId="4C74E096" w14:textId="77777777" w:rsidTr="00292963">
        <w:trPr>
          <w:trHeight w:val="242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E4C66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mo_C_A_4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F4F2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F955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50BE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9.6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95E4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7C83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E028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LALIYWDDDKR</w:t>
            </w:r>
          </w:p>
        </w:tc>
      </w:tr>
      <w:tr w:rsidR="00F370E8" w:rsidRPr="008076F0" w14:paraId="6762B5E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AD8C3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xj_C_J_426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C9D8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0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8A9E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F8D1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8.0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95FC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1399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E3B3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YYGGF</w:t>
            </w:r>
          </w:p>
        </w:tc>
      </w:tr>
      <w:tr w:rsidR="00F370E8" w:rsidRPr="008076F0" w14:paraId="2E4732D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0E8BD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b_B_D_22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C070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5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ADBC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322A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6.0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8B77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8371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9A5F4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DFAGSSGLDYW</w:t>
            </w:r>
          </w:p>
        </w:tc>
      </w:tr>
      <w:tr w:rsidR="00F370E8" w:rsidRPr="008076F0" w14:paraId="5688B84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C7727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f_R_H_2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452D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80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E43B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CA56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9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53C0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10E7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92E5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IIVSSNY</w:t>
            </w:r>
          </w:p>
        </w:tc>
      </w:tr>
      <w:tr w:rsidR="00F370E8" w:rsidRPr="008076F0" w14:paraId="6EA0C60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61285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y_J_N_432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8787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6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6C37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A7C8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9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B4EE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2FA3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AA26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DSSSWSG</w:t>
            </w:r>
          </w:p>
        </w:tc>
      </w:tr>
      <w:tr w:rsidR="00F370E8" w:rsidRPr="008076F0" w14:paraId="79BF359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8D985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B_H_390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DCED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69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9845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A26B9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5.1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0692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2BD1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0E82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DSWSGYDLL</w:t>
            </w:r>
          </w:p>
        </w:tc>
      </w:tr>
      <w:tr w:rsidR="00F370E8" w:rsidRPr="008076F0" w14:paraId="70F84F5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77701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v_B_X_369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7B8E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2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289F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7DCD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7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4CE2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9654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3186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VIYDNKRPSG</w:t>
            </w:r>
          </w:p>
        </w:tc>
      </w:tr>
      <w:tr w:rsidR="00F370E8" w:rsidRPr="008076F0" w14:paraId="7247F43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108B3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e_E_D_216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E732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6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87DB6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F880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7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6CE4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9388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E8C7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WGYNYGSH</w:t>
            </w:r>
          </w:p>
        </w:tc>
      </w:tr>
      <w:tr w:rsidR="00F370E8" w:rsidRPr="008076F0" w14:paraId="4137829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D711C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dh_B_D_349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5E523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7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8485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0586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F8B5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520B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8089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VISYDGSNKY</w:t>
            </w:r>
          </w:p>
        </w:tc>
      </w:tr>
      <w:tr w:rsidR="00F370E8" w:rsidRPr="008076F0" w14:paraId="5FFE963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999B7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o_A_B_84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25FD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13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72F8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AF0A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3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4541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EE07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8FFD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IVSSNY</w:t>
            </w:r>
          </w:p>
        </w:tc>
      </w:tr>
      <w:tr w:rsidR="00F370E8" w:rsidRPr="008076F0" w14:paraId="364D0A8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4D571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k0_C_A_10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7DA9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13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CAAD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64D7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1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A74C0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1C6D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9AFF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LGGGSGYSVSW</w:t>
            </w:r>
          </w:p>
        </w:tc>
      </w:tr>
      <w:tr w:rsidR="00F370E8" w:rsidRPr="008076F0" w14:paraId="078BEFA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49A4E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lss_B_H_271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C3C8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DD31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AE78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4.1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512D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5BA0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330D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IYWDDDKR</w:t>
            </w:r>
          </w:p>
        </w:tc>
      </w:tr>
      <w:tr w:rsidR="00F370E8" w:rsidRPr="008076F0" w14:paraId="3F17E66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E7692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aa_A_H_187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D913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C59E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6908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6B25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7FE0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C57B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ARRADNSGYYGFHFD</w:t>
            </w:r>
          </w:p>
        </w:tc>
      </w:tr>
      <w:tr w:rsidR="00F370E8" w:rsidRPr="008076F0" w14:paraId="372DCB2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2EDF3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dg_E_B_45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B399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3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0251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FA78B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9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F524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74C2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6859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TYSGSTIY</w:t>
            </w:r>
          </w:p>
        </w:tc>
      </w:tr>
      <w:tr w:rsidR="00F370E8" w:rsidRPr="008076F0" w14:paraId="2E01C08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2D65E5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k_E_H_9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ED45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95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905E4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7D79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A338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BEEC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90FB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LGSGDMDV</w:t>
            </w:r>
          </w:p>
        </w:tc>
      </w:tr>
      <w:tr w:rsidR="00F370E8" w:rsidRPr="008076F0" w14:paraId="4BF3E8C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4449F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v_C_Z_391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AFF5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0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7142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0B08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6165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6F7D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4054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VIYQDNKRPSGI</w:t>
            </w:r>
          </w:p>
        </w:tc>
      </w:tr>
      <w:tr w:rsidR="00F370E8" w:rsidRPr="008076F0" w14:paraId="5113EAD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73645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xx_A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0F81D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08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F4B7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1F2C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6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EA40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B73F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FB27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SSNY</w:t>
            </w:r>
          </w:p>
        </w:tc>
      </w:tr>
      <w:tr w:rsidR="00F370E8" w:rsidRPr="008076F0" w14:paraId="018ABBCC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4250A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w_A_H_309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168C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11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1D95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FAD6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F7A3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48BB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5387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CYYGSGRAPRCVW</w:t>
            </w:r>
          </w:p>
        </w:tc>
      </w:tr>
      <w:tr w:rsidR="00F370E8" w:rsidRPr="008076F0" w14:paraId="4EECA46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25330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6_C_A_23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7FB6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0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981D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BBF4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3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9421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CC23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84BA5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GGSTF</w:t>
            </w:r>
          </w:p>
        </w:tc>
      </w:tr>
      <w:tr w:rsidR="00F370E8" w:rsidRPr="008076F0" w14:paraId="0AAB612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76B90E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8j_A_H_32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A2E2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7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D581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C6DF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2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703A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83F1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D266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GPAVRRGSWFDP</w:t>
            </w:r>
          </w:p>
        </w:tc>
      </w:tr>
      <w:tr w:rsidR="00F370E8" w:rsidRPr="008076F0" w14:paraId="350BD40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BBBE6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ei_E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97A5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367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9F05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A177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67D3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2895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GGTTY</w:t>
            </w:r>
          </w:p>
        </w:tc>
      </w:tr>
      <w:tr w:rsidR="00F370E8" w:rsidRPr="008076F0" w14:paraId="73B5908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1D1D5D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byr_B_H_300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05E6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21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7097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7B87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1B93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FA4D5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76E1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GGSSWYRDYYYGMD</w:t>
            </w:r>
          </w:p>
        </w:tc>
      </w:tr>
      <w:tr w:rsidR="00F370E8" w:rsidRPr="008076F0" w14:paraId="195C30D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775E7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A_O_367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3D1C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9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750F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D5BA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1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5F99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98A8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7A42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YYSLP</w:t>
            </w:r>
          </w:p>
        </w:tc>
      </w:tr>
      <w:tr w:rsidR="00F370E8" w:rsidRPr="008076F0" w14:paraId="2E89AEB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0C9E9E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s_Q_L_2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1F98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7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3CF9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4535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3.1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1D97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54FA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0D4E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YTLPEVAM</w:t>
            </w:r>
          </w:p>
        </w:tc>
      </w:tr>
      <w:tr w:rsidR="00F370E8" w:rsidRPr="008076F0" w14:paraId="0CA6AE3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30156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v_A_H_302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60AE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2134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F607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7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909E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1054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858E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DDPRIAVAGP</w:t>
            </w:r>
          </w:p>
        </w:tc>
      </w:tr>
      <w:tr w:rsidR="00F370E8" w:rsidRPr="008076F0" w14:paraId="41149D9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17617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e_R_A_71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67A1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5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9C90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5ABD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14E0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F5F4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B2D1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GRGLYD</w:t>
            </w:r>
          </w:p>
        </w:tc>
      </w:tr>
      <w:tr w:rsidR="00F370E8" w:rsidRPr="008076F0" w14:paraId="428B97E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EEF68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hb_R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8F8A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4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B26F8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6C49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5568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9D4A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513C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GGST</w:t>
            </w:r>
          </w:p>
        </w:tc>
      </w:tr>
      <w:tr w:rsidR="00F370E8" w:rsidRPr="008076F0" w14:paraId="2185FA3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04F4D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n_B_A_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6616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29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860A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4E7A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6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276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79F2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6799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DGQL</w:t>
            </w:r>
          </w:p>
        </w:tc>
      </w:tr>
      <w:tr w:rsidR="00F370E8" w:rsidRPr="008076F0" w14:paraId="2AD059A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BDBF3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u_A_H_353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28E5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1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0486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B30E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35BF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EE68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2530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AITMVQGVIGP</w:t>
            </w:r>
          </w:p>
        </w:tc>
      </w:tr>
      <w:tr w:rsidR="00F370E8" w:rsidRPr="008076F0" w14:paraId="7221514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60C9E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k4n_B_C_226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2019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05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6FCD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1BD2B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5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6E49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08BF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A5A1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IVVGSGN</w:t>
            </w:r>
          </w:p>
        </w:tc>
      </w:tr>
      <w:tr w:rsidR="00F370E8" w:rsidRPr="008076F0" w14:paraId="65B486A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33923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op_Z_W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1D9E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22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45F52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DAB7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5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B03E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5253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5785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PGDSETR</w:t>
            </w:r>
          </w:p>
        </w:tc>
      </w:tr>
      <w:tr w:rsidR="00F370E8" w:rsidRPr="008076F0" w14:paraId="70CD3FB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99D85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e1_E_H_2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1F6B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04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7CA1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4667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4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FFDAC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79BC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30D0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VIVSSNY</w:t>
            </w:r>
          </w:p>
        </w:tc>
      </w:tr>
      <w:tr w:rsidR="00F370E8" w:rsidRPr="008076F0" w14:paraId="3B5C80F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D121A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t_C_H_302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9D39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99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B0B3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DDA3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4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C5AA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27FC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20D37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TFSIYG</w:t>
            </w:r>
          </w:p>
        </w:tc>
      </w:tr>
      <w:tr w:rsidR="00F370E8" w:rsidRPr="008076F0" w14:paraId="76962CB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6CCB2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i_C_H_305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D609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3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48F9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9033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3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2691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B258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02B9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GRIISMFGIAN</w:t>
            </w:r>
          </w:p>
        </w:tc>
      </w:tr>
      <w:tr w:rsidR="00F370E8" w:rsidRPr="008076F0" w14:paraId="36E5BF3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A3E8A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y2_J_O_44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5059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77F4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D9440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1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137C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A426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6551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ADSIGS</w:t>
            </w:r>
          </w:p>
        </w:tc>
      </w:tr>
      <w:tr w:rsidR="00F370E8" w:rsidRPr="008076F0" w14:paraId="1BCCE9C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6E5A0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dj_E_H_24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4E5A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62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FD7EA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F097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1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0014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109A5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FDD4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SSSGST</w:t>
            </w:r>
          </w:p>
        </w:tc>
      </w:tr>
      <w:tr w:rsidR="00F370E8" w:rsidRPr="008076F0" w14:paraId="0907DB2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F30EC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t_B_M_333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F964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1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857E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64E1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35BE5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D515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B085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EGRPSDIVVVV</w:t>
            </w:r>
          </w:p>
        </w:tc>
      </w:tr>
      <w:tr w:rsidR="00F370E8" w:rsidRPr="008076F0" w14:paraId="04BEC13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D6F87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A_E_315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AEA1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69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7E4C8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4BDF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2.0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C7D5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588A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D252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YTFTSYD</w:t>
            </w:r>
          </w:p>
        </w:tc>
      </w:tr>
      <w:tr w:rsidR="00F370E8" w:rsidRPr="008076F0" w14:paraId="28F0111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50706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i_C_H_310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8EDE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04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E805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2566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8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CE2A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4A4C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5F31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YYDSGGYY</w:t>
            </w:r>
          </w:p>
        </w:tc>
      </w:tr>
      <w:tr w:rsidR="00F370E8" w:rsidRPr="008076F0" w14:paraId="5617164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CCCF18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h_A_E_318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5AB5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07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E3EB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CFCF4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6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5058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7305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B746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WMNPISGNTGY</w:t>
            </w:r>
          </w:p>
        </w:tc>
      </w:tr>
      <w:tr w:rsidR="00F370E8" w:rsidRPr="008076F0" w14:paraId="33578D2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EBD78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x_A_N_417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D705F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72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0C5A8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F8B9D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6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FD4E2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AD30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3BA5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YSSNNKN</w:t>
            </w:r>
          </w:p>
        </w:tc>
      </w:tr>
      <w:tr w:rsidR="00F370E8" w:rsidRPr="008076F0" w14:paraId="4ADF54FF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0CE87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h_A_E_15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25A9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EA95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6614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2F61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C8DE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0BCDB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DPFNGGTSDNL</w:t>
            </w:r>
          </w:p>
        </w:tc>
      </w:tr>
      <w:tr w:rsidR="00F370E8" w:rsidRPr="008076F0" w14:paraId="34C383E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4CC95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zp_A_L_324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A25B6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4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9978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AFB6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4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E76F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B43C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71AB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DVGGYNY</w:t>
            </w:r>
          </w:p>
        </w:tc>
      </w:tr>
      <w:tr w:rsidR="00F370E8" w:rsidRPr="008076F0" w14:paraId="7C7490D5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BA709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90_B_H_302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153D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4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EEF2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ED11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BEA4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BB715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F6FD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FTVSNNY</w:t>
            </w:r>
          </w:p>
        </w:tc>
      </w:tr>
      <w:tr w:rsidR="00F370E8" w:rsidRPr="008076F0" w14:paraId="6896A46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EE542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zdh_C_G_397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3F88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5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62EB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E74A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3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2FF9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9578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363B8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KLWVY</w:t>
            </w:r>
          </w:p>
        </w:tc>
      </w:tr>
      <w:tr w:rsidR="00F370E8" w:rsidRPr="008076F0" w14:paraId="6FB9868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62DCE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d_C_B_25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5D77D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4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CC57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35E6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2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CDDC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919C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329C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SSINKNY</w:t>
            </w:r>
          </w:p>
        </w:tc>
      </w:tr>
      <w:tr w:rsidR="00F370E8" w:rsidRPr="008076F0" w14:paraId="74F867A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B6BEA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5y_A_L_2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0F0B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59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3C34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C989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2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BD35F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CC42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101B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RFSGSKS</w:t>
            </w:r>
          </w:p>
        </w:tc>
      </w:tr>
      <w:tr w:rsidR="00F370E8" w:rsidRPr="008076F0" w14:paraId="68897A8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8AE64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m6d_C_A_10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54C6C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54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5B5BE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E14D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0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6A54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44FA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4F62A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ISTPMD</w:t>
            </w:r>
          </w:p>
        </w:tc>
      </w:tr>
      <w:tr w:rsidR="00F370E8" w:rsidRPr="008076F0" w14:paraId="3D0FA7F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D2EDB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v4_C_G_328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BA37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50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F4D05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E869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9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13D9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98E2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25CB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TSNKHSWTPA</w:t>
            </w:r>
          </w:p>
        </w:tc>
      </w:tr>
      <w:tr w:rsidR="00F370E8" w:rsidRPr="008076F0" w14:paraId="6C3820B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CAC71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d3_B_H_300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7D89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55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087E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DB6BD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6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C4E5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9BD9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FDDD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FTVSRNY</w:t>
            </w:r>
          </w:p>
        </w:tc>
      </w:tr>
      <w:tr w:rsidR="00F370E8" w:rsidRPr="008076F0" w14:paraId="2C18AEF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04B24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d1_A_P_34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BF7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4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EAF7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2BA9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04C4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1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EDE8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EBDA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SWSGYDLLSG</w:t>
            </w:r>
          </w:p>
        </w:tc>
      </w:tr>
      <w:tr w:rsidR="00F370E8" w:rsidRPr="008076F0" w14:paraId="1F3B0FB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9FDF5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k_A_E_324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9740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13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A5FD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EAA06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3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17D1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D3C0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8422E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IDPFNGGTSDNLKFKGAAT</w:t>
            </w:r>
          </w:p>
        </w:tc>
      </w:tr>
      <w:tr w:rsidR="00F370E8" w:rsidRPr="008076F0" w14:paraId="7A3A770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7D5E01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y_C_M_390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0327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5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0A77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8CAE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0AB5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F214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FBC17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DLYGDY</w:t>
            </w:r>
          </w:p>
        </w:tc>
      </w:tr>
      <w:tr w:rsidR="00F370E8" w:rsidRPr="008076F0" w14:paraId="5CEDBA6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FF639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y_B_G_310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F8FB8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86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D536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9EF7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8782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9976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62EB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TGVLAGDYY</w:t>
            </w:r>
          </w:p>
        </w:tc>
      </w:tr>
      <w:tr w:rsidR="00F370E8" w:rsidRPr="008076F0" w14:paraId="6A3F60E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7145E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xc2_A_L_28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747C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72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CEE5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58D1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1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7871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A5BC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2CD0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LNSYPPK</w:t>
            </w:r>
          </w:p>
        </w:tc>
      </w:tr>
      <w:tr w:rsidR="00F370E8" w:rsidRPr="008076F0" w14:paraId="09AE50B3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C7461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op_A_B_53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DA67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2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C521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9148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A6E9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46E8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58BF4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ISTP</w:t>
            </w:r>
          </w:p>
        </w:tc>
      </w:tr>
      <w:tr w:rsidR="00F370E8" w:rsidRPr="008076F0" w14:paraId="77C858A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F5A90F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t_C_P_4516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77EE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85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F659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CAC5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0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F8D3B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DEAF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F9FF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DPEDG</w:t>
            </w:r>
          </w:p>
        </w:tc>
      </w:tr>
      <w:tr w:rsidR="00F370E8" w:rsidRPr="008076F0" w14:paraId="433BAF8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BFED6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ntc_C_H_335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784E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075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6A9E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427F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1EA3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5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83B1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3F9B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NRSPYDSSNYYFDY</w:t>
            </w:r>
          </w:p>
        </w:tc>
      </w:tr>
      <w:tr w:rsidR="00F370E8" w:rsidRPr="008076F0" w14:paraId="1D418CC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3CA51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i_B_F_351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AED5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3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44ED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564E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157DB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84D62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17B9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SISSN</w:t>
            </w:r>
          </w:p>
        </w:tc>
      </w:tr>
      <w:tr w:rsidR="00F370E8" w:rsidRPr="008076F0" w14:paraId="48F7DAFE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6C28B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z_C_M_316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5D6C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1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2AAB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FD8C0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F259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6976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E4F0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PFDGR</w:t>
            </w:r>
          </w:p>
        </w:tc>
      </w:tr>
      <w:tr w:rsidR="00F370E8" w:rsidRPr="008076F0" w14:paraId="140C739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79924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l_B_L_364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1487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14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B1889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D2E6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3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E357D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AD71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E638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SGSGTDFTLT</w:t>
            </w:r>
          </w:p>
        </w:tc>
      </w:tr>
      <w:tr w:rsidR="00F370E8" w:rsidRPr="008076F0" w14:paraId="1C52ADB2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CBA553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g_C_L_325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6433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37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181CB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11D4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0476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41AA1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262B2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YGSSRP</w:t>
            </w:r>
          </w:p>
        </w:tc>
      </w:tr>
      <w:tr w:rsidR="00F370E8" w:rsidRPr="008076F0" w14:paraId="52BDCA98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ADE4B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g_B_R_314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004C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77EB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90EA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7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8BB7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FD108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6F02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PYSSVT</w:t>
            </w:r>
          </w:p>
        </w:tc>
      </w:tr>
      <w:tr w:rsidR="00F370E8" w:rsidRPr="008076F0" w14:paraId="0E35825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6121A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00_C_J_345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987F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4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56BC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7B02F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5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2DAF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B464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79B5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FTVSSNY</w:t>
            </w:r>
          </w:p>
        </w:tc>
      </w:tr>
      <w:tr w:rsidR="00F370E8" w:rsidRPr="008076F0" w14:paraId="6DF5CE3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5D600F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f_A_H_324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F021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30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37A6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0BD1D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82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7E66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2C08F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619D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FTVSSNY</w:t>
            </w:r>
          </w:p>
        </w:tc>
      </w:tr>
      <w:tr w:rsidR="00F370E8" w:rsidRPr="008076F0" w14:paraId="7422FA1A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09F50A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lastRenderedPageBreak/>
              <w:t>7m6f_A_H_33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A9F11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9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93DA6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2F48D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04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0B01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5011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C2E0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RPPLDLD</w:t>
            </w:r>
          </w:p>
        </w:tc>
      </w:tr>
      <w:tr w:rsidR="00F370E8" w:rsidRPr="008076F0" w14:paraId="3EC31899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7CE1B06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m6f_E_C_202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38598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9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CF2CE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F9FE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96B6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D858D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D57A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FTVSSN</w:t>
            </w:r>
          </w:p>
        </w:tc>
      </w:tr>
      <w:tr w:rsidR="00F370E8" w:rsidRPr="008076F0" w14:paraId="00AEBE7B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D9379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x_C_F_332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B76D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54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EFB8C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8FE9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0868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3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9B5A4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E43A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RFSGSKSGNTAS</w:t>
            </w:r>
          </w:p>
        </w:tc>
      </w:tr>
      <w:tr w:rsidR="00F370E8" w:rsidRPr="008076F0" w14:paraId="6BC73E6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4ACE29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u_B_L_313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129CA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61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0F99E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8F8B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ED7E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2D19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3B3E0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SGSGTDFT</w:t>
            </w:r>
          </w:p>
        </w:tc>
      </w:tr>
      <w:tr w:rsidR="00F370E8" w:rsidRPr="008076F0" w14:paraId="172E5624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5B0CCA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e88_C_H_1499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A906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268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7C8D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3AAC2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EACB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815E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2590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GSGTDFT</w:t>
            </w:r>
          </w:p>
        </w:tc>
      </w:tr>
      <w:tr w:rsidR="00F370E8" w:rsidRPr="008076F0" w14:paraId="4A07787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7AB4E6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ai_C_G_376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EB05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25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3942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B0B6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5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4D676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0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84E1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D20B4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TLTADTSTDTAYME</w:t>
            </w:r>
          </w:p>
        </w:tc>
      </w:tr>
      <w:tr w:rsidR="00F370E8" w:rsidRPr="008076F0" w14:paraId="6BE891A0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1BA42B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y_C_M_3853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2FD8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587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85AF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A7204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5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8EAC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71CB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9591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QDGGEKY</w:t>
            </w:r>
          </w:p>
        </w:tc>
      </w:tr>
      <w:tr w:rsidR="00F370E8" w:rsidRPr="008076F0" w14:paraId="1B101C6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427A5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jw0_A_H_131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F7B6F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1.579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31F3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440A5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.59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4E50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75F9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8F0DB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SSGYYY</w:t>
            </w:r>
          </w:p>
        </w:tc>
      </w:tr>
      <w:tr w:rsidR="00F370E8" w:rsidRPr="008076F0" w14:paraId="6AF71091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541E420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lqw_C_H_5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D70F1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176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6B6A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E0CB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.98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E027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4C42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A3EE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IPIFGTAN</w:t>
            </w:r>
          </w:p>
        </w:tc>
      </w:tr>
      <w:tr w:rsidR="00F370E8" w:rsidRPr="008076F0" w14:paraId="03144ADD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2343814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k8t_A_O_3564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C3BC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.224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11A2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9009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.43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D9D85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4E26A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2D97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EGRPSDIVVVV</w:t>
            </w:r>
          </w:p>
        </w:tc>
      </w:tr>
      <w:tr w:rsidR="00F370E8" w:rsidRPr="008076F0" w14:paraId="34742787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3C88BA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cwn_B_D_3530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7065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0.73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F236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2DB1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.6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01BFA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2211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F61AF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QTNFWPY</w:t>
            </w:r>
          </w:p>
        </w:tc>
      </w:tr>
      <w:tr w:rsidR="00F370E8" w:rsidRPr="008076F0" w14:paraId="3CF86406" w14:textId="77777777" w:rsidTr="00292963">
        <w:trPr>
          <w:trHeight w:val="315"/>
        </w:trPr>
        <w:tc>
          <w:tcPr>
            <w:tcW w:w="1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bottom"/>
          </w:tcPr>
          <w:p w14:paraId="671D44A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dzy_B_H_3415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E08A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-0.072</w:t>
            </w: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2E08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Unstable association (</w:t>
            </w:r>
            <w:proofErr w:type="gramStart"/>
            <w:r w:rsidRPr="008076F0">
              <w:rPr>
                <w:rFonts w:ascii="Times New Roman" w:hAnsi="Times New Roman"/>
              </w:rPr>
              <w:t>NON-BINDER</w:t>
            </w:r>
            <w:proofErr w:type="gramEnd"/>
            <w:r w:rsidRPr="008076F0">
              <w:rPr>
                <w:rFonts w:ascii="Times New Roman" w:hAnsi="Times New Roman"/>
              </w:rPr>
              <w:t>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0217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.81</w:t>
            </w:r>
          </w:p>
        </w:tc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5F3B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86CB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2FEF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QDGGEK</w:t>
            </w:r>
          </w:p>
        </w:tc>
      </w:tr>
    </w:tbl>
    <w:p w14:paraId="2022149F" w14:textId="77777777" w:rsidR="00F370E8" w:rsidRPr="008076F0" w:rsidRDefault="00F370E8" w:rsidP="00F370E8">
      <w:pPr>
        <w:tabs>
          <w:tab w:val="left" w:pos="3068"/>
        </w:tabs>
        <w:rPr>
          <w:rFonts w:ascii="Times New Roman" w:hAnsi="Times New Roman"/>
          <w:lang w:eastAsia="en-US" w:bidi="en-US"/>
        </w:rPr>
      </w:pPr>
    </w:p>
    <w:p w14:paraId="567DD474" w14:textId="77777777" w:rsidR="00F370E8" w:rsidRPr="008076F0" w:rsidRDefault="00F370E8" w:rsidP="00F370E8">
      <w:pPr>
        <w:spacing w:line="240" w:lineRule="auto"/>
        <w:jc w:val="left"/>
        <w:rPr>
          <w:rFonts w:ascii="Times New Roman" w:hAnsi="Times New Roman"/>
          <w:lang w:eastAsia="en-US" w:bidi="en-US"/>
        </w:rPr>
      </w:pPr>
      <w:r w:rsidRPr="008076F0">
        <w:rPr>
          <w:rFonts w:ascii="Times New Roman" w:hAnsi="Times New Roman"/>
          <w:lang w:eastAsia="en-US" w:bidi="en-US"/>
        </w:rPr>
        <w:br w:type="page"/>
      </w:r>
    </w:p>
    <w:p w14:paraId="344C44ED" w14:textId="4454958F" w:rsidR="00F370E8" w:rsidRPr="008076F0" w:rsidRDefault="00F370E8" w:rsidP="00F370E8">
      <w:pPr>
        <w:pStyle w:val="MDPI42tablebody"/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lang w:val="en-IN"/>
        </w:rPr>
        <w:lastRenderedPageBreak/>
        <w:t xml:space="preserve">Table S3: </w:t>
      </w:r>
      <w:r w:rsidR="00327F37">
        <w:rPr>
          <w:rFonts w:ascii="Times New Roman" w:hAnsi="Times New Roman"/>
          <w:lang w:val="en-IN"/>
        </w:rPr>
        <w:t>Summary of MD statistics</w:t>
      </w:r>
      <w:r w:rsidRPr="008076F0">
        <w:rPr>
          <w:rFonts w:ascii="Times New Roman" w:hAnsi="Times New Roman"/>
          <w:b/>
          <w:bCs/>
          <w:lang w:val="en-IN"/>
        </w:rPr>
        <w:br/>
      </w:r>
    </w:p>
    <w:p w14:paraId="6CFD0951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t>Peptide 6xkp_B_D_919</w:t>
      </w:r>
    </w:p>
    <w:p w14:paraId="425B64BB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30"/>
        <w:gridCol w:w="1992"/>
        <w:gridCol w:w="1340"/>
        <w:gridCol w:w="1340"/>
        <w:gridCol w:w="1340"/>
        <w:gridCol w:w="1340"/>
      </w:tblGrid>
      <w:tr w:rsidR="00F370E8" w:rsidRPr="008076F0" w14:paraId="561F11C4" w14:textId="77777777" w:rsidTr="00292963">
        <w:trPr>
          <w:trHeight w:val="315"/>
        </w:trPr>
        <w:tc>
          <w:tcPr>
            <w:tcW w:w="203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73440F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AACEDD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72D2E1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B4E122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1B4E4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B974AD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</w:tr>
      <w:tr w:rsidR="00F370E8" w:rsidRPr="008076F0" w14:paraId="6108F4E0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0F9691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MSD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B42605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C77C00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93780886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0EB5A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84460718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45C34E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8976325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65EB8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893349529</w:t>
            </w:r>
          </w:p>
        </w:tc>
      </w:tr>
      <w:tr w:rsidR="00F370E8" w:rsidRPr="008076F0" w14:paraId="2D61AA53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FA731F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C35550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50BEE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156045769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5C948C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138191384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5F95DB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15448757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8E3A5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14957491</w:t>
            </w:r>
          </w:p>
        </w:tc>
      </w:tr>
      <w:tr w:rsidR="00F370E8" w:rsidRPr="008076F0" w14:paraId="47731A21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6CFEFE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MSF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232F17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765604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617187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72C6B8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589562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E25CFB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685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B9D953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63075</w:t>
            </w:r>
          </w:p>
        </w:tc>
      </w:tr>
      <w:tr w:rsidR="00F370E8" w:rsidRPr="008076F0" w14:paraId="2DFAB047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5BE3D1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E3A00F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44796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606343820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7F2EEB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3038606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BCAB1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852241045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FC454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8629903115</w:t>
            </w:r>
          </w:p>
        </w:tc>
      </w:tr>
      <w:tr w:rsidR="00F370E8" w:rsidRPr="008076F0" w14:paraId="5B03091D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549547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Peptide-protein centroid distance (Å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939DCF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BDF3FC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1.3023271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E9FABA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1.4769656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E8851F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1.4081054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EBD9B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1.3957994</w:t>
            </w:r>
          </w:p>
        </w:tc>
      </w:tr>
      <w:tr w:rsidR="00F370E8" w:rsidRPr="008076F0" w14:paraId="57BCFCD2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E817D4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8B0855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6F7D49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42399945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CA450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58870670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6B0DA3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08943474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B09E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4306045339</w:t>
            </w:r>
          </w:p>
        </w:tc>
      </w:tr>
      <w:tr w:rsidR="00F370E8" w:rsidRPr="008076F0" w14:paraId="698F093E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83BF53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H-bonds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F3AC1D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C2AB81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DE5D8C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.63636363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B9EC2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.18181818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8A5BEA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.939393939</w:t>
            </w:r>
          </w:p>
        </w:tc>
      </w:tr>
      <w:tr w:rsidR="00F370E8" w:rsidRPr="008076F0" w14:paraId="295ADDD0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F6278C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FC10BD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BEF255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9442719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0797C4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924416277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FA0EC8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47093044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B9E0CB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096591303</w:t>
            </w:r>
          </w:p>
        </w:tc>
      </w:tr>
    </w:tbl>
    <w:p w14:paraId="1DFC4EDA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p w14:paraId="7369D650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t>Peptide 7ls9_C_E_3867</w:t>
      </w:r>
    </w:p>
    <w:p w14:paraId="3E4FA217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30"/>
        <w:gridCol w:w="1992"/>
        <w:gridCol w:w="1340"/>
        <w:gridCol w:w="1340"/>
        <w:gridCol w:w="1240"/>
        <w:gridCol w:w="1340"/>
      </w:tblGrid>
      <w:tr w:rsidR="00F370E8" w:rsidRPr="008076F0" w14:paraId="7F590A11" w14:textId="77777777" w:rsidTr="00292963">
        <w:trPr>
          <w:trHeight w:val="315"/>
        </w:trPr>
        <w:tc>
          <w:tcPr>
            <w:tcW w:w="203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00A1CE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F03ADD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B3229B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E76318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5629B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F8AEAA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</w:tr>
      <w:tr w:rsidR="00F370E8" w:rsidRPr="008076F0" w14:paraId="1D758779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5E4229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MSD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C10C53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A6AA33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77857130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803BBA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4077595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2431DF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743897548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3E118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877482684</w:t>
            </w:r>
          </w:p>
        </w:tc>
      </w:tr>
      <w:tr w:rsidR="00F370E8" w:rsidRPr="008076F0" w14:paraId="29FA1CE9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0DADD7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6DD92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C312B6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63773902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55ACDA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37790801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7908B8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0243812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F46CB8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573085774</w:t>
            </w:r>
          </w:p>
        </w:tc>
      </w:tr>
      <w:tr w:rsidR="00F370E8" w:rsidRPr="008076F0" w14:paraId="58FF9E18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B33D29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RMSF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E22AA5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ECDFE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93916666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457ACF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16793333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294459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0876266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D3EB05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811955556</w:t>
            </w:r>
          </w:p>
        </w:tc>
      </w:tr>
      <w:tr w:rsidR="00F370E8" w:rsidRPr="008076F0" w14:paraId="5093C295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6160EA2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E04393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3145C7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740716127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F2BCE0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54448487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E8C582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8905200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91EE06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7252403446</w:t>
            </w:r>
          </w:p>
        </w:tc>
      </w:tr>
      <w:tr w:rsidR="00F370E8" w:rsidRPr="008076F0" w14:paraId="54FABDD4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F9CAEF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Peptide-protein centroid distance (Å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8EFFAB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972FE6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3.3930127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B97664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72.6683388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A3C757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5.5247048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C73E3E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7.19535214</w:t>
            </w:r>
          </w:p>
        </w:tc>
      </w:tr>
      <w:tr w:rsidR="00F370E8" w:rsidRPr="008076F0" w14:paraId="44F3732A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2514E9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441229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1D8E0F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.9255022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83BED3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.5412904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E07AC9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.06781779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774552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.17820351</w:t>
            </w:r>
          </w:p>
        </w:tc>
      </w:tr>
      <w:tr w:rsidR="00F370E8" w:rsidRPr="008076F0" w14:paraId="658F1674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A95DC5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H-bonds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233A7E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2BD847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3636363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B8F959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72727272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E6A527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8181818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FEB6BB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424242424</w:t>
            </w:r>
          </w:p>
        </w:tc>
      </w:tr>
      <w:tr w:rsidR="00F370E8" w:rsidRPr="008076F0" w14:paraId="02EF8DFD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D5D3FF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CCCCCC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6C198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CCCCCC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71B793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74199862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CCCCCC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40585B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786245393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CCCCCC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2E7EF2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404519917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CCCCCC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6CDDEF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216550577</w:t>
            </w:r>
          </w:p>
        </w:tc>
      </w:tr>
    </w:tbl>
    <w:p w14:paraId="3B26D7BC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p w14:paraId="5C2F234F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t>Peptide 7kn5_B_D_619</w:t>
      </w: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br/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30"/>
        <w:gridCol w:w="1992"/>
        <w:gridCol w:w="1340"/>
        <w:gridCol w:w="1340"/>
        <w:gridCol w:w="1340"/>
        <w:gridCol w:w="1340"/>
      </w:tblGrid>
      <w:tr w:rsidR="00F370E8" w:rsidRPr="008076F0" w14:paraId="3C30B877" w14:textId="77777777" w:rsidTr="00292963">
        <w:trPr>
          <w:trHeight w:val="315"/>
        </w:trPr>
        <w:tc>
          <w:tcPr>
            <w:tcW w:w="203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76A80A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BD5DF7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6EB4B9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BC0053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09530F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684B56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</w:tr>
      <w:tr w:rsidR="00F370E8" w:rsidRPr="008076F0" w14:paraId="0568E10A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4218AF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D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5DD087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B9B665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05175170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3B139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93450445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0F7919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14672208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498CFC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044326085</w:t>
            </w:r>
          </w:p>
        </w:tc>
      </w:tr>
      <w:tr w:rsidR="00F370E8" w:rsidRPr="008076F0" w14:paraId="035A6469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38DEFE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738943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09B812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56035566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8B7DB8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44527099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06E138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47369429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9EFE61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493106983</w:t>
            </w:r>
          </w:p>
        </w:tc>
      </w:tr>
      <w:tr w:rsidR="00F370E8" w:rsidRPr="008076F0" w14:paraId="538C668B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CACD3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F (nm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82F6BE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E4A79B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3133312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A2C5FA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66187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35EABB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13112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1EF473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543541667</w:t>
            </w:r>
          </w:p>
        </w:tc>
      </w:tr>
      <w:tr w:rsidR="00F370E8" w:rsidRPr="008076F0" w14:paraId="32B051BA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C46C09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157F08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5B3F67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9719604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402F14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1491579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FEECD3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1030025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742A49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4080403</w:t>
            </w:r>
          </w:p>
        </w:tc>
      </w:tr>
      <w:tr w:rsidR="00F370E8" w:rsidRPr="008076F0" w14:paraId="0891BFF2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13C1A7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Peptide-protein centroid distance (Å)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9D1506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E0575B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3.0063582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281336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2.3375189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19E25C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3.973123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B1B121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3.10566696</w:t>
            </w:r>
          </w:p>
        </w:tc>
      </w:tr>
      <w:tr w:rsidR="00F370E8" w:rsidRPr="008076F0" w14:paraId="16DBB7D0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5A7D543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515CA9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00A6E5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82941033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B386EE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2376461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F045A1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10529821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00B2E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7057451573</w:t>
            </w:r>
          </w:p>
        </w:tc>
      </w:tr>
      <w:tr w:rsidR="00F370E8" w:rsidRPr="008076F0" w14:paraId="711B18F1" w14:textId="77777777" w:rsidTr="00292963">
        <w:trPr>
          <w:trHeight w:val="315"/>
        </w:trPr>
        <w:tc>
          <w:tcPr>
            <w:tcW w:w="2030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627580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H-bonds</w:t>
            </w: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E6866C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63C75A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2.63636363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87B585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3.27272727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EF81FF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3.3636363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FEF79A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3.090909091</w:t>
            </w:r>
          </w:p>
        </w:tc>
      </w:tr>
      <w:tr w:rsidR="00F370E8" w:rsidRPr="008076F0" w14:paraId="5F22BDF0" w14:textId="77777777" w:rsidTr="00292963">
        <w:trPr>
          <w:trHeight w:val="315"/>
        </w:trPr>
        <w:tc>
          <w:tcPr>
            <w:tcW w:w="2030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798B98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9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9116F8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CF0EDA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02691063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1D913E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55505042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FDE4E2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20604537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E690CF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262668812</w:t>
            </w:r>
          </w:p>
        </w:tc>
      </w:tr>
    </w:tbl>
    <w:p w14:paraId="52DD7D19" w14:textId="60536414" w:rsidR="00F370E8" w:rsidRPr="008076F0" w:rsidRDefault="00E3308C" w:rsidP="00F370E8">
      <w:pPr>
        <w:pStyle w:val="MDPI42tablebody"/>
        <w:jc w:val="left"/>
        <w:rPr>
          <w:rFonts w:ascii="Times New Roman" w:hAnsi="Times New Roman"/>
          <w:b/>
          <w:bCs/>
          <w:sz w:val="22"/>
          <w:szCs w:val="22"/>
          <w:lang w:val="en-IN"/>
        </w:rPr>
      </w:pPr>
      <w:r>
        <w:rPr>
          <w:rFonts w:ascii="Times New Roman" w:hAnsi="Times New Roman"/>
          <w:b/>
          <w:bCs/>
          <w:sz w:val="22"/>
          <w:szCs w:val="22"/>
          <w:lang w:val="en-IN"/>
        </w:rPr>
        <w:br/>
      </w:r>
      <w:r>
        <w:rPr>
          <w:rFonts w:ascii="Times New Roman" w:hAnsi="Times New Roman"/>
          <w:b/>
          <w:bCs/>
          <w:sz w:val="22"/>
          <w:szCs w:val="22"/>
          <w:lang w:val="en-IN"/>
        </w:rPr>
        <w:br/>
      </w:r>
      <w:r>
        <w:rPr>
          <w:rFonts w:ascii="Times New Roman" w:hAnsi="Times New Roman"/>
          <w:b/>
          <w:bCs/>
          <w:sz w:val="22"/>
          <w:szCs w:val="22"/>
          <w:lang w:val="en-IN"/>
        </w:rPr>
        <w:br/>
      </w:r>
      <w:r>
        <w:rPr>
          <w:rFonts w:ascii="Times New Roman" w:hAnsi="Times New Roman"/>
          <w:b/>
          <w:bCs/>
          <w:sz w:val="22"/>
          <w:szCs w:val="22"/>
          <w:lang w:val="en-IN"/>
        </w:rPr>
        <w:br/>
      </w:r>
    </w:p>
    <w:p w14:paraId="16150AEA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sz w:val="22"/>
          <w:szCs w:val="22"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lastRenderedPageBreak/>
        <w:t>Peptide 7l0n_R_A_312</w:t>
      </w:r>
    </w:p>
    <w:p w14:paraId="40507CE3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2"/>
        <w:gridCol w:w="1850"/>
        <w:gridCol w:w="1340"/>
        <w:gridCol w:w="1340"/>
        <w:gridCol w:w="1340"/>
        <w:gridCol w:w="1340"/>
      </w:tblGrid>
      <w:tr w:rsidR="00F370E8" w:rsidRPr="008076F0" w14:paraId="3577D196" w14:textId="77777777" w:rsidTr="00292963">
        <w:trPr>
          <w:trHeight w:val="315"/>
        </w:trPr>
        <w:tc>
          <w:tcPr>
            <w:tcW w:w="21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AD3EE0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F603D8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A25C8A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68F694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6C60AD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69A388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</w:tr>
      <w:tr w:rsidR="00F370E8" w:rsidRPr="008076F0" w14:paraId="4CA1B298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0B03DF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D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445D16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57DFC8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80338842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D4DD12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24029274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D5CFC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0141640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34F19E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48365857</w:t>
            </w:r>
          </w:p>
        </w:tc>
      </w:tr>
      <w:tr w:rsidR="00F370E8" w:rsidRPr="008076F0" w14:paraId="028F955D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724D5ED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D3C2DF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8BCC1C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301765520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C63206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324953899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1DFB85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79007547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EB0754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3019089892</w:t>
            </w:r>
          </w:p>
        </w:tc>
      </w:tr>
      <w:tr w:rsidR="00F370E8" w:rsidRPr="008076F0" w14:paraId="402E4804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961B43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F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44BEBB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F9DAEE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642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F4AD5D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49033333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4F971D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5474166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0921B4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560083333</w:t>
            </w:r>
          </w:p>
        </w:tc>
      </w:tr>
      <w:tr w:rsidR="00F370E8" w:rsidRPr="008076F0" w14:paraId="11BCB1B6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A8DA2A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6A5113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593630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758351022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24B8FF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701424308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7DDB61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698262969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F9F6A4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7193461</w:t>
            </w:r>
          </w:p>
        </w:tc>
      </w:tr>
      <w:tr w:rsidR="00F370E8" w:rsidRPr="008076F0" w14:paraId="74A5A3AA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EFA420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Peptide-protein centroid distance (Å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1C3AEC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B14F6E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4.8634345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E50403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9.009275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7BBC74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1.681375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9D8FE6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1.85136207</w:t>
            </w:r>
          </w:p>
        </w:tc>
      </w:tr>
      <w:tr w:rsidR="00F370E8" w:rsidRPr="008076F0" w14:paraId="53EE680E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184AB9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9B6A86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F6833C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2.6069620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B96BBB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.14979426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0AB7F2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5.05823697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E3A76D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.604997757</w:t>
            </w:r>
          </w:p>
        </w:tc>
      </w:tr>
      <w:tr w:rsidR="00F370E8" w:rsidRPr="008076F0" w14:paraId="67A855FD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C1AB94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H-bonds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842AA9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098305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8425C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.81818181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DA9C31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.09090909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4AD4E7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.303030303</w:t>
            </w:r>
          </w:p>
        </w:tc>
      </w:tr>
      <w:tr w:rsidR="00F370E8" w:rsidRPr="008076F0" w14:paraId="496AAAD5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FF7C98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FFB8BE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033BFF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2649110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C5746E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6774841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B4821A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3618180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3ECDD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89613761</w:t>
            </w:r>
          </w:p>
        </w:tc>
      </w:tr>
    </w:tbl>
    <w:p w14:paraId="1C289A67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p w14:paraId="5CB81FE8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t>Peptide 7kmg_C_A_47</w:t>
      </w: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br/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2"/>
        <w:gridCol w:w="1850"/>
        <w:gridCol w:w="1340"/>
        <w:gridCol w:w="1340"/>
        <w:gridCol w:w="1340"/>
        <w:gridCol w:w="1340"/>
      </w:tblGrid>
      <w:tr w:rsidR="00F370E8" w:rsidRPr="008076F0" w14:paraId="00492B18" w14:textId="77777777" w:rsidTr="00292963">
        <w:trPr>
          <w:trHeight w:val="315"/>
        </w:trPr>
        <w:tc>
          <w:tcPr>
            <w:tcW w:w="21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EACF3D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C13D39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FA999E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8812BF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E80C42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CF0E33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</w:tr>
      <w:tr w:rsidR="00F370E8" w:rsidRPr="008076F0" w14:paraId="3358070A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206EC1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D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E9C2D4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82263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64590409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3FFD53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66764562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A4117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2080392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93E3A8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578117882</w:t>
            </w:r>
          </w:p>
        </w:tc>
      </w:tr>
      <w:tr w:rsidR="00F370E8" w:rsidRPr="008076F0" w14:paraId="4A27E77F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5312D4B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47822C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FDB67D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58038149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F2B6F6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42573700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05CD8F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18184448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4FD72B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395987661</w:t>
            </w:r>
          </w:p>
        </w:tc>
      </w:tr>
      <w:tr w:rsidR="00F370E8" w:rsidRPr="008076F0" w14:paraId="5BD237C7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7E8D25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F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9DB5B2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F45D74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377884615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5611B1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9507692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958CF5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95276923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F1821B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3042230769</w:t>
            </w:r>
          </w:p>
        </w:tc>
      </w:tr>
      <w:tr w:rsidR="00F370E8" w:rsidRPr="008076F0" w14:paraId="639F9AFF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AB2C67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741EF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CD4C6D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962224925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9DE040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03375049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4D17B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5902107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92E67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051665498</w:t>
            </w:r>
          </w:p>
        </w:tc>
      </w:tr>
      <w:tr w:rsidR="00F370E8" w:rsidRPr="008076F0" w14:paraId="2E7BAD36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D0A24F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Peptide-protein centroid distance (Å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38188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810D65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5.7346218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8FCB54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4.5153355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1C2680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6.9386193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A1E10E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25.72952559</w:t>
            </w:r>
          </w:p>
        </w:tc>
      </w:tr>
      <w:tr w:rsidR="00F370E8" w:rsidRPr="008076F0" w14:paraId="291A8834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59B0C00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CC42E2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2B64E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03110709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4CC0BB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36164965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E9BAE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1092574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BB4FB5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67894165</w:t>
            </w:r>
          </w:p>
        </w:tc>
      </w:tr>
      <w:tr w:rsidR="00F370E8" w:rsidRPr="008076F0" w14:paraId="16E09BA2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9E7FFB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H-bonds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4490A1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115A1B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2.3636363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5EA0FF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2.36363636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F738E2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1.81818181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F21986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2.181818182</w:t>
            </w:r>
          </w:p>
        </w:tc>
      </w:tr>
      <w:tr w:rsidR="00F370E8" w:rsidRPr="008076F0" w14:paraId="6ACBEAC0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1BF652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6975D3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7DF994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12006493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807857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0903983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398162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603022689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C977E0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8440424858</w:t>
            </w:r>
          </w:p>
        </w:tc>
      </w:tr>
    </w:tbl>
    <w:p w14:paraId="2BF9B7C5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p w14:paraId="260BC953" w14:textId="77777777" w:rsidR="00F370E8" w:rsidRPr="008076F0" w:rsidRDefault="00F370E8" w:rsidP="00F370E8">
      <w:pPr>
        <w:pStyle w:val="MDPI42tablebody"/>
        <w:numPr>
          <w:ilvl w:val="0"/>
          <w:numId w:val="27"/>
        </w:numPr>
        <w:jc w:val="left"/>
        <w:rPr>
          <w:rFonts w:ascii="Times New Roman" w:hAnsi="Times New Roman"/>
          <w:b/>
          <w:bCs/>
          <w:lang w:val="en-IN"/>
        </w:rPr>
      </w:pPr>
      <w:r w:rsidRPr="008076F0">
        <w:rPr>
          <w:rFonts w:ascii="Times New Roman" w:hAnsi="Times New Roman"/>
          <w:b/>
          <w:bCs/>
          <w:sz w:val="22"/>
          <w:szCs w:val="22"/>
          <w:lang w:val="en-IN"/>
        </w:rPr>
        <w:t>7m7w_S_C_752</w:t>
      </w:r>
    </w:p>
    <w:p w14:paraId="2D3736F1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lang w:val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2"/>
        <w:gridCol w:w="1850"/>
        <w:gridCol w:w="1340"/>
        <w:gridCol w:w="1340"/>
        <w:gridCol w:w="1340"/>
        <w:gridCol w:w="1245"/>
      </w:tblGrid>
      <w:tr w:rsidR="00F370E8" w:rsidRPr="008076F0" w14:paraId="2F3235ED" w14:textId="77777777" w:rsidTr="00292963">
        <w:trPr>
          <w:trHeight w:val="315"/>
        </w:trPr>
        <w:tc>
          <w:tcPr>
            <w:tcW w:w="21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A43817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ACA516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EA1A57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A55F09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FCB93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3592D79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</w:tr>
      <w:tr w:rsidR="00F370E8" w:rsidRPr="008076F0" w14:paraId="0601C9E7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44B9D1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D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3D5521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9BB300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4231546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D2F013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2102847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F4E986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0854251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539D08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39062882</w:t>
            </w:r>
          </w:p>
        </w:tc>
      </w:tr>
      <w:tr w:rsidR="00F370E8" w:rsidRPr="008076F0" w14:paraId="553421F5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0DAB43E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E58324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88EC82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21554510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A2717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77098022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AE8AE03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51273841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B688E9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0249975458</w:t>
            </w:r>
          </w:p>
        </w:tc>
      </w:tr>
      <w:tr w:rsidR="00F370E8" w:rsidRPr="008076F0" w14:paraId="4897F491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C0796A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RMSF (nm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A2C99E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C18329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7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758B8B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58287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1B4499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216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C77BCEE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2423791667</w:t>
            </w:r>
          </w:p>
        </w:tc>
      </w:tr>
      <w:tr w:rsidR="00F370E8" w:rsidRPr="008076F0" w14:paraId="07E69588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088E2D2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1660548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1E5812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46558101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C97D75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19243561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82DAE6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20002464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B877D8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1286013758</w:t>
            </w:r>
          </w:p>
        </w:tc>
      </w:tr>
      <w:tr w:rsidR="00F370E8" w:rsidRPr="008076F0" w14:paraId="5930E49A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40349D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Peptide-protein centroid distance (Å)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D338E5F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DE9BC3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32.0324775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AE72F0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31.3874940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203E23B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2.4348558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A0ABE3D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35.28494247</w:t>
            </w:r>
          </w:p>
        </w:tc>
      </w:tr>
      <w:tr w:rsidR="00F370E8" w:rsidRPr="008076F0" w14:paraId="70897A9F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3BEDBD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C0560B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55B0AA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.88949513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0B4131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4.58636488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4D2735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.60220581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E5EB8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6.026021945</w:t>
            </w:r>
          </w:p>
        </w:tc>
      </w:tr>
      <w:tr w:rsidR="00F370E8" w:rsidRPr="008076F0" w14:paraId="067C3807" w14:textId="77777777" w:rsidTr="00292963">
        <w:trPr>
          <w:trHeight w:val="315"/>
        </w:trPr>
        <w:tc>
          <w:tcPr>
            <w:tcW w:w="2172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5322B2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H-bonds</w:t>
            </w: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0AD9D7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F7F4144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FF78F6A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2.45454545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745BAD0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91C873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3.484848485</w:t>
            </w:r>
          </w:p>
        </w:tc>
      </w:tr>
      <w:tr w:rsidR="00F370E8" w:rsidRPr="008076F0" w14:paraId="3631FFDF" w14:textId="77777777" w:rsidTr="00292963">
        <w:trPr>
          <w:trHeight w:val="315"/>
        </w:trPr>
        <w:tc>
          <w:tcPr>
            <w:tcW w:w="2172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667E1F5C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1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F85FCD1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sz w:val="22"/>
                <w:szCs w:val="22"/>
                <w:lang w:val="en-IN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240A316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6124515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4BD4F9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0.93419873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DA25FF2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54919333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9477A77" w14:textId="77777777" w:rsidR="00F370E8" w:rsidRPr="008076F0" w:rsidRDefault="00F370E8" w:rsidP="00292963">
            <w:pPr>
              <w:pStyle w:val="MDPI42tablebody"/>
              <w:jc w:val="left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1.365281207</w:t>
            </w:r>
          </w:p>
        </w:tc>
      </w:tr>
    </w:tbl>
    <w:p w14:paraId="3731E348" w14:textId="3F42A134" w:rsidR="00F370E8" w:rsidRPr="008076F0" w:rsidRDefault="00F370E8" w:rsidP="00F370E8">
      <w:pPr>
        <w:pStyle w:val="MDPI42tablebody"/>
        <w:ind w:left="510"/>
        <w:jc w:val="left"/>
        <w:rPr>
          <w:rFonts w:ascii="Times New Roman" w:hAnsi="Times New Roman"/>
          <w:lang w:val="en-IN"/>
        </w:rPr>
      </w:pPr>
      <w:r w:rsidRPr="008076F0">
        <w:rPr>
          <w:rFonts w:ascii="Times New Roman" w:hAnsi="Times New Roman"/>
          <w:lang w:val="en-IN"/>
        </w:rPr>
        <w:br/>
      </w:r>
      <w:r w:rsidRPr="008076F0">
        <w:rPr>
          <w:rFonts w:ascii="Times New Roman" w:hAnsi="Times New Roman"/>
          <w:lang w:val="en-IN"/>
        </w:rPr>
        <w:br/>
      </w:r>
      <w:r w:rsidR="00304674">
        <w:rPr>
          <w:rFonts w:ascii="Times New Roman" w:hAnsi="Times New Roman"/>
          <w:lang w:val="en-IN"/>
        </w:rPr>
        <w:br/>
      </w:r>
      <w:r w:rsidR="00304674">
        <w:rPr>
          <w:rFonts w:ascii="Times New Roman" w:hAnsi="Times New Roman"/>
          <w:lang w:val="en-IN"/>
        </w:rPr>
        <w:br/>
      </w:r>
      <w:r w:rsidRPr="008076F0">
        <w:rPr>
          <w:rFonts w:ascii="Times New Roman" w:hAnsi="Times New Roman"/>
          <w:lang w:val="en-IN"/>
        </w:rPr>
        <w:br/>
      </w:r>
      <w:r w:rsidRPr="008076F0">
        <w:rPr>
          <w:rFonts w:ascii="Times New Roman" w:hAnsi="Times New Roman"/>
          <w:lang w:val="en-IN"/>
        </w:rPr>
        <w:br/>
      </w:r>
      <w:r w:rsidRPr="008076F0">
        <w:rPr>
          <w:rFonts w:ascii="Times New Roman" w:hAnsi="Times New Roman"/>
          <w:b/>
          <w:bCs/>
          <w:lang w:val="en-IN"/>
        </w:rPr>
        <w:lastRenderedPageBreak/>
        <w:t>G.  Control Peptide</w:t>
      </w:r>
      <w:r w:rsidRPr="008076F0">
        <w:rPr>
          <w:rFonts w:ascii="Times New Roman" w:hAnsi="Times New Roman"/>
          <w:b/>
          <w:bCs/>
          <w:lang w:val="en-IN"/>
        </w:rPr>
        <w:br/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359"/>
        <w:gridCol w:w="591"/>
        <w:gridCol w:w="1245"/>
        <w:gridCol w:w="1245"/>
        <w:gridCol w:w="1245"/>
        <w:gridCol w:w="1245"/>
      </w:tblGrid>
      <w:tr w:rsidR="00F370E8" w:rsidRPr="008076F0" w14:paraId="2D6AFE13" w14:textId="77777777" w:rsidTr="00292963">
        <w:trPr>
          <w:trHeight w:val="315"/>
        </w:trPr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FE90FC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B0E4DB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EC7F67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Run 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847FC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Run 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CA4A0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Run 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AD4CD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Mean</w:t>
            </w:r>
          </w:p>
        </w:tc>
      </w:tr>
      <w:tr w:rsidR="00F370E8" w:rsidRPr="008076F0" w14:paraId="469A2CAB" w14:textId="77777777" w:rsidTr="00292963">
        <w:trPr>
          <w:trHeight w:val="315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CA1EA6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RMSD (nm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AAB5B6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ADE1F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19334885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58907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28252445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EAA8E3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21052758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1F29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228800299</w:t>
            </w:r>
          </w:p>
        </w:tc>
      </w:tr>
      <w:tr w:rsidR="00F370E8" w:rsidRPr="008076F0" w14:paraId="3DFEDA89" w14:textId="77777777" w:rsidTr="00292963">
        <w:trPr>
          <w:trHeight w:val="315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3B075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39BDF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DC99E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01369470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ADB93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05411637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4B2889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026203944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300A1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031338342</w:t>
            </w:r>
          </w:p>
        </w:tc>
      </w:tr>
      <w:tr w:rsidR="00F370E8" w:rsidRPr="008076F0" w14:paraId="4F2A0D69" w14:textId="77777777" w:rsidTr="00292963">
        <w:trPr>
          <w:trHeight w:val="315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51281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RMSF (nm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03B86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3C5589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1689066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4E4CCF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2639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898AC7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31674666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41E72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249877778</w:t>
            </w:r>
          </w:p>
        </w:tc>
      </w:tr>
      <w:tr w:rsidR="00F370E8" w:rsidRPr="008076F0" w14:paraId="0EAEE046" w14:textId="77777777" w:rsidTr="00292963">
        <w:trPr>
          <w:trHeight w:val="277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B514F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96CA9E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8BFBFA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083648119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F27C8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12615650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445981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14853750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CE9C17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sz w:val="22"/>
                <w:szCs w:val="22"/>
              </w:rPr>
              <w:t>0.119447377</w:t>
            </w:r>
          </w:p>
        </w:tc>
      </w:tr>
      <w:tr w:rsidR="00F370E8" w:rsidRPr="008076F0" w14:paraId="7FA2BBDF" w14:textId="77777777" w:rsidTr="00292963">
        <w:trPr>
          <w:trHeight w:val="315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5DE973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Peptide-protein centroid distance (Å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5B5B1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6C259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21.3023271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8FDA12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21.4769656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1C9F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21.40810543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6106FE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21.3957994</w:t>
            </w:r>
          </w:p>
        </w:tc>
      </w:tr>
      <w:tr w:rsidR="00F370E8" w:rsidRPr="008076F0" w14:paraId="3DD35FF1" w14:textId="77777777" w:rsidTr="00292963">
        <w:trPr>
          <w:trHeight w:val="315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210E65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06B0D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5EBED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423999457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71226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25887067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E5C2B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60894347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0FEE63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430604534</w:t>
            </w:r>
          </w:p>
        </w:tc>
      </w:tr>
      <w:tr w:rsidR="00F370E8" w:rsidRPr="008076F0" w14:paraId="532131DC" w14:textId="77777777" w:rsidTr="00292963">
        <w:trPr>
          <w:trHeight w:val="315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11479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H-bond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98E41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166C0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7DF1CD9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4.636363636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0694D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5.181818182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2DEA9B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4.939393939</w:t>
            </w:r>
          </w:p>
        </w:tc>
      </w:tr>
      <w:tr w:rsidR="00F370E8" w:rsidRPr="008076F0" w14:paraId="104F94C9" w14:textId="77777777" w:rsidTr="00292963">
        <w:trPr>
          <w:trHeight w:val="315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B82AC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F1119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E0BCB8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89442719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58B718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0.924416278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18E209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1.47093044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484A8E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000000" w:themeColor="text1"/>
                <w:sz w:val="22"/>
                <w:szCs w:val="22"/>
              </w:rPr>
            </w:pPr>
            <w:r w:rsidRPr="008076F0">
              <w:rPr>
                <w:rFonts w:ascii="Times New Roman" w:hAnsi="Times New Roman"/>
                <w:color w:val="000000" w:themeColor="text1"/>
                <w:sz w:val="22"/>
                <w:szCs w:val="22"/>
              </w:rPr>
              <w:t>1.096591303</w:t>
            </w:r>
          </w:p>
        </w:tc>
      </w:tr>
    </w:tbl>
    <w:p w14:paraId="580B9CB7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  <w:color w:val="000000" w:themeColor="text1"/>
          <w:sz w:val="22"/>
          <w:szCs w:val="22"/>
          <w:lang w:val="en-IN"/>
        </w:rPr>
      </w:pPr>
    </w:p>
    <w:p w14:paraId="5087ED13" w14:textId="77777777" w:rsidR="00F370E8" w:rsidRPr="008076F0" w:rsidRDefault="00F370E8" w:rsidP="00F370E8">
      <w:pPr>
        <w:pStyle w:val="MDPI42tablebody"/>
        <w:jc w:val="left"/>
        <w:rPr>
          <w:rFonts w:ascii="Times New Roman" w:hAnsi="Times New Roman"/>
        </w:rPr>
      </w:pPr>
    </w:p>
    <w:p w14:paraId="099ECE84" w14:textId="77777777" w:rsidR="00F370E8" w:rsidRPr="008076F0" w:rsidRDefault="00F370E8" w:rsidP="00F370E8">
      <w:pPr>
        <w:spacing w:line="240" w:lineRule="auto"/>
        <w:jc w:val="left"/>
        <w:rPr>
          <w:rFonts w:ascii="Times New Roman" w:eastAsia="Times New Roman" w:hAnsi="Times New Roman"/>
          <w:noProof w:val="0"/>
          <w:snapToGrid w:val="0"/>
          <w:lang w:eastAsia="de-DE" w:bidi="en-US"/>
        </w:rPr>
      </w:pPr>
      <w:r w:rsidRPr="008076F0">
        <w:rPr>
          <w:rFonts w:ascii="Times New Roman" w:hAnsi="Times New Roman"/>
        </w:rPr>
        <w:br w:type="page"/>
      </w:r>
    </w:p>
    <w:p w14:paraId="2C6564E9" w14:textId="560BCBD5" w:rsidR="00F370E8" w:rsidRPr="008076F0" w:rsidRDefault="00F370E8" w:rsidP="00F370E8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</w:rPr>
        <w:lastRenderedPageBreak/>
        <w:t>Table</w:t>
      </w:r>
      <w:r w:rsidR="00A743D4">
        <w:rPr>
          <w:rFonts w:ascii="Times New Roman" w:hAnsi="Times New Roman"/>
          <w:b/>
        </w:rPr>
        <w:t xml:space="preserve"> </w:t>
      </w:r>
      <w:r w:rsidRPr="008076F0">
        <w:rPr>
          <w:rFonts w:ascii="Times New Roman" w:hAnsi="Times New Roman"/>
          <w:b/>
        </w:rPr>
        <w:t>S4</w:t>
      </w:r>
      <w:r w:rsidRPr="008076F0">
        <w:rPr>
          <w:rFonts w:ascii="Times New Roman" w:hAnsi="Times New Roman"/>
        </w:rPr>
        <w:t xml:space="preserve">. Mutations in the Receptor Binding Domain (RBD) region observed in various SARS-CoV-2 variants used to construct the mutation hotspot. </w:t>
      </w:r>
      <w:r w:rsidRPr="008076F0">
        <w:rPr>
          <w:rFonts w:ascii="Times New Roman" w:hAnsi="Times New Roman"/>
          <w:i/>
        </w:rPr>
        <w:t>This information was obtained from ECDC COVID19 variants resources</w:t>
      </w:r>
      <w:r w:rsidRPr="008076F0">
        <w:rPr>
          <w:rFonts w:ascii="Times New Roman" w:hAnsi="Times New Roman"/>
        </w:rPr>
        <w:fldChar w:fldCharType="begin" w:fldLock="1"/>
      </w:r>
      <w:r w:rsidRPr="008076F0">
        <w:rPr>
          <w:rFonts w:ascii="Times New Roman" w:hAnsi="Times New Roman"/>
        </w:rPr>
        <w:instrText>ADDIN CSL_CITATION {"citationItems":[{"id":"ITEM-1","itemData":{"id":"ITEM-1","issued":{"date-parts":[["0"]]},"title":"ECDC Situation Updates on COVID19 (As of January 12, 2023): https://www.ecdc.europa.eu/en/covid-19/variants-concern","type":"article-journal"},"uris":["http://www.mendeley.com/documents/?uuid=42d16098-321e-4ef7-b26b-d02bc7f90200"]}],"mendeley":{"formattedCitation":"&lt;sup&gt;37&lt;/sup&gt;","plainTextFormattedCitation":"37","previouslyFormattedCitation":"&lt;sup&gt;37&lt;/sup&gt;"},"properties":{"noteIndex":0},"schema":"https://github.com/citation-style-language/schema/raw/master/csl-citation.json"}</w:instrText>
      </w:r>
      <w:r w:rsidRPr="008076F0">
        <w:rPr>
          <w:rFonts w:ascii="Times New Roman" w:hAnsi="Times New Roman"/>
        </w:rPr>
        <w:fldChar w:fldCharType="separate"/>
      </w:r>
      <w:r w:rsidRPr="008076F0">
        <w:rPr>
          <w:rFonts w:ascii="Times New Roman" w:hAnsi="Times New Roman"/>
          <w:vertAlign w:val="superscript"/>
        </w:rPr>
        <w:t>37</w:t>
      </w:r>
      <w:r w:rsidRPr="008076F0">
        <w:rPr>
          <w:rFonts w:ascii="Times New Roman" w:hAnsi="Times New Roman"/>
        </w:rPr>
        <w:fldChar w:fldCharType="end"/>
      </w:r>
    </w:p>
    <w:tbl>
      <w:tblPr>
        <w:tblpPr w:leftFromText="180" w:rightFromText="180" w:vertAnchor="text" w:horzAnchor="margin" w:tblpY="218"/>
        <w:tblW w:w="10363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66"/>
        <w:gridCol w:w="3260"/>
        <w:gridCol w:w="6237"/>
      </w:tblGrid>
      <w:tr w:rsidR="00F370E8" w:rsidRPr="008076F0" w14:paraId="12E9C772" w14:textId="77777777" w:rsidTr="00292963">
        <w:trPr>
          <w:trHeight w:val="68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8DD19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Sr No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5153DD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Variant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AF137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RBD Mutation</w:t>
            </w:r>
          </w:p>
        </w:tc>
      </w:tr>
      <w:tr w:rsidR="00F370E8" w:rsidRPr="008076F0" w14:paraId="395B7E3E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D95139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B1D64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Alpha (B.1.1.7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192D7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N501Y</w:t>
            </w:r>
          </w:p>
        </w:tc>
      </w:tr>
      <w:tr w:rsidR="00F370E8" w:rsidRPr="008076F0" w14:paraId="620F776A" w14:textId="77777777" w:rsidTr="00292963">
        <w:trPr>
          <w:trHeight w:val="334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606EA5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259C37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Beta (B.1.351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8AC38E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417N, E484K, N501Y</w:t>
            </w:r>
          </w:p>
        </w:tc>
      </w:tr>
      <w:tr w:rsidR="00F370E8" w:rsidRPr="008076F0" w14:paraId="0E541A1D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6650FA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E15391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Gamma (P.1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F3C7B5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K417T, E484K, and N501Y</w:t>
            </w:r>
          </w:p>
        </w:tc>
      </w:tr>
      <w:tr w:rsidR="00F370E8" w:rsidRPr="008076F0" w14:paraId="7C84A128" w14:textId="77777777" w:rsidTr="00292963">
        <w:trPr>
          <w:trHeight w:val="334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B7A80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4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5AB65F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Delta (B.1.617.2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B74023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L452R, T478K</w:t>
            </w:r>
          </w:p>
        </w:tc>
      </w:tr>
      <w:tr w:rsidR="00F370E8" w:rsidRPr="008076F0" w14:paraId="2DA36ECF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72784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5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21E7D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B.1.1.529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6BA8C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G339D, S371L, S373P, S375F, K417N, N440K, G446S, S477N, T478K, E484A, Q493R, G496S, Q498R, N501Y, Y505H</w:t>
            </w:r>
          </w:p>
        </w:tc>
      </w:tr>
      <w:tr w:rsidR="00F370E8" w:rsidRPr="008076F0" w14:paraId="13C7F366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1DEC2D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6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9E531B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BA.2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8B1B05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G339D, S371F, S373P, S375F, T376A, D405N, R408S, K417N, N440K, S477N, T478K, E484A, Q493R, Q498R, N501Y, Y505H</w:t>
            </w:r>
          </w:p>
        </w:tc>
      </w:tr>
      <w:tr w:rsidR="00F370E8" w:rsidRPr="008076F0" w14:paraId="1C7ADBD2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8D13D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7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E2155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BA.4 and BA.5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FCE680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G339D, S371F, S373P, S375F, T376A, D405N, R408S, K417N, N440K, L452R, S477N, T478K, E484A, F486V, R493Q, Q498R, N501Y, Y505H</w:t>
            </w:r>
          </w:p>
        </w:tc>
      </w:tr>
      <w:tr w:rsidR="00F370E8" w:rsidRPr="008076F0" w14:paraId="2BAD982E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04FCE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8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0C4DF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BA.2.75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BD0933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D339H, S371F, S373P, S375F, T376A, D405N, R408S, K417N, N440K, G446S, N460K, S477N, T478K E484A, R493Q, Q498R N501Y, Y505H</w:t>
            </w:r>
          </w:p>
        </w:tc>
      </w:tr>
      <w:tr w:rsidR="00F370E8" w:rsidRPr="008076F0" w14:paraId="15E8E3C9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DB3D5D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9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71F995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BQ.1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24AAD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D339H, S371F, S373P, S375F, T376A D405N, R408S, K417N, N440K, K444T, G446S, N460K, S477N, T478K E484A, R493Q, Q498R N501Y, Y505H</w:t>
            </w:r>
          </w:p>
        </w:tc>
      </w:tr>
      <w:tr w:rsidR="00F370E8" w:rsidRPr="008076F0" w14:paraId="3641B27E" w14:textId="77777777" w:rsidTr="00292963">
        <w:trPr>
          <w:trHeight w:val="341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2774F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10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625D4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Omicron (XBB lineage)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46874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color w:val="333333"/>
              </w:rPr>
            </w:pPr>
            <w:r w:rsidRPr="008076F0">
              <w:rPr>
                <w:rFonts w:ascii="Times New Roman" w:hAnsi="Times New Roman"/>
                <w:color w:val="333333"/>
              </w:rPr>
              <w:t>D339H, S371F, S373P, S375F, T376A D405N, R408S K417N, N440K, G446S, N460K, S477N, T478K E484A, F490S, R493Q, Q498R N501Y, Y505H</w:t>
            </w:r>
          </w:p>
        </w:tc>
      </w:tr>
      <w:tr w:rsidR="00F370E8" w:rsidRPr="008076F0" w14:paraId="11722079" w14:textId="77777777" w:rsidTr="00292963">
        <w:trPr>
          <w:trHeight w:val="341"/>
        </w:trPr>
        <w:tc>
          <w:tcPr>
            <w:tcW w:w="103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16958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  <w:b/>
                <w:color w:val="333333"/>
              </w:rPr>
              <w:t>Mutation hotspot residues:</w:t>
            </w:r>
            <w:r w:rsidRPr="008076F0">
              <w:rPr>
                <w:rFonts w:ascii="Times New Roman" w:hAnsi="Times New Roman"/>
              </w:rPr>
              <w:t xml:space="preserve"> 339, 346, 371, 373, 375, 376, 405, 408, 417, 439, 440, 444, 446, 452, 460, 477, 478, 484, 486, 489, 490, 493, 494, 496, 498, 501, 505</w:t>
            </w:r>
          </w:p>
        </w:tc>
      </w:tr>
    </w:tbl>
    <w:p w14:paraId="62547163" w14:textId="77777777" w:rsidR="00F370E8" w:rsidRPr="008076F0" w:rsidRDefault="00F370E8" w:rsidP="00F370E8">
      <w:pPr>
        <w:pStyle w:val="MDPI511onefigurecaption"/>
        <w:jc w:val="left"/>
        <w:rPr>
          <w:rFonts w:ascii="Times New Roman" w:hAnsi="Times New Roman"/>
          <w:b/>
        </w:rPr>
      </w:pPr>
    </w:p>
    <w:p w14:paraId="5C8EBBFA" w14:textId="77777777" w:rsidR="00F370E8" w:rsidRPr="008076F0" w:rsidRDefault="00F370E8" w:rsidP="00F370E8">
      <w:pPr>
        <w:spacing w:line="240" w:lineRule="auto"/>
        <w:jc w:val="left"/>
        <w:rPr>
          <w:rFonts w:ascii="Times New Roman" w:hAnsi="Times New Roman"/>
          <w:b/>
          <w:sz w:val="18"/>
          <w:lang w:bidi="en-US"/>
        </w:rPr>
      </w:pPr>
      <w:r w:rsidRPr="008076F0">
        <w:rPr>
          <w:rFonts w:ascii="Times New Roman" w:hAnsi="Times New Roman"/>
          <w:b/>
        </w:rPr>
        <w:br w:type="page"/>
      </w:r>
    </w:p>
    <w:p w14:paraId="6ACE5DEE" w14:textId="29C9472F" w:rsidR="00F370E8" w:rsidRPr="008076F0" w:rsidRDefault="00F370E8" w:rsidP="00F370E8">
      <w:pPr>
        <w:pStyle w:val="MDPI511onefigurecaption"/>
        <w:jc w:val="both"/>
        <w:rPr>
          <w:rFonts w:ascii="Times New Roman" w:hAnsi="Times New Roman"/>
          <w:lang w:val="en-IN" w:eastAsia="en-GB"/>
        </w:rPr>
      </w:pPr>
      <w:r w:rsidRPr="008076F0">
        <w:rPr>
          <w:rFonts w:ascii="Times New Roman" w:hAnsi="Times New Roman"/>
          <w:b/>
        </w:rPr>
        <w:lastRenderedPageBreak/>
        <w:t>Table</w:t>
      </w:r>
      <w:r w:rsidR="00BE0F94">
        <w:rPr>
          <w:rFonts w:ascii="Times New Roman" w:hAnsi="Times New Roman"/>
          <w:b/>
        </w:rPr>
        <w:t xml:space="preserve"> </w:t>
      </w:r>
      <w:r w:rsidRPr="008076F0">
        <w:rPr>
          <w:rFonts w:ascii="Times New Roman" w:hAnsi="Times New Roman"/>
          <w:b/>
        </w:rPr>
        <w:t>S5.</w:t>
      </w:r>
      <w:r w:rsidRPr="008076F0">
        <w:rPr>
          <w:rFonts w:ascii="Times New Roman" w:hAnsi="Times New Roman"/>
        </w:rPr>
        <w:t xml:space="preserve"> </w:t>
      </w:r>
      <w:r w:rsidR="00A97D88">
        <w:rPr>
          <w:rFonts w:ascii="Times New Roman" w:hAnsi="Times New Roman"/>
          <w:lang w:val="en-IN" w:eastAsia="en-GB"/>
        </w:rPr>
        <w:t xml:space="preserve">FoldX </w:t>
      </w:r>
      <w:r w:rsidRPr="008076F0">
        <w:rPr>
          <w:rFonts w:ascii="Times New Roman" w:hAnsi="Times New Roman"/>
          <w:lang w:val="en-IN" w:eastAsia="en-GB"/>
        </w:rPr>
        <w:t>interaction energies</w:t>
      </w:r>
      <w:r w:rsidR="00A97D88">
        <w:rPr>
          <w:rFonts w:ascii="Times New Roman" w:hAnsi="Times New Roman"/>
          <w:lang w:val="en-IN" w:eastAsia="en-GB"/>
        </w:rPr>
        <w:t xml:space="preserve"> of</w:t>
      </w:r>
      <w:r w:rsidRPr="008076F0">
        <w:rPr>
          <w:rFonts w:ascii="Times New Roman" w:hAnsi="Times New Roman"/>
          <w:lang w:val="en-IN" w:eastAsia="en-GB"/>
        </w:rPr>
        <w:t xml:space="preserve"> candidate peptides</w:t>
      </w:r>
      <w:r w:rsidR="00A97D88">
        <w:rPr>
          <w:rFonts w:ascii="Times New Roman" w:hAnsi="Times New Roman"/>
          <w:lang w:val="en-IN" w:eastAsia="en-GB"/>
        </w:rPr>
        <w:t>-</w:t>
      </w:r>
      <w:r w:rsidRPr="008076F0">
        <w:rPr>
          <w:rFonts w:ascii="Times New Roman" w:hAnsi="Times New Roman"/>
          <w:lang w:val="en-IN" w:eastAsia="en-GB"/>
        </w:rPr>
        <w:t>variant RBD</w:t>
      </w:r>
      <w:r w:rsidR="00A97D88">
        <w:rPr>
          <w:rFonts w:ascii="Times New Roman" w:hAnsi="Times New Roman"/>
          <w:lang w:val="en-IN" w:eastAsia="en-GB"/>
        </w:rPr>
        <w:t xml:space="preserve"> complexes</w:t>
      </w:r>
      <w:r w:rsidRPr="008076F0">
        <w:rPr>
          <w:rFonts w:ascii="Times New Roman" w:hAnsi="Times New Roman"/>
          <w:lang w:val="en-IN" w:eastAsia="en-GB"/>
        </w:rPr>
        <w:t>.</w:t>
      </w:r>
    </w:p>
    <w:tbl>
      <w:tblPr>
        <w:tblpPr w:leftFromText="180" w:rightFromText="180" w:vertAnchor="text" w:horzAnchor="margin" w:tblpY="218"/>
        <w:tblW w:w="10584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75"/>
        <w:gridCol w:w="957"/>
        <w:gridCol w:w="916"/>
        <w:gridCol w:w="930"/>
        <w:gridCol w:w="992"/>
        <w:gridCol w:w="850"/>
        <w:gridCol w:w="825"/>
        <w:gridCol w:w="810"/>
        <w:gridCol w:w="992"/>
        <w:gridCol w:w="949"/>
        <w:gridCol w:w="788"/>
      </w:tblGrid>
      <w:tr w:rsidR="00F370E8" w:rsidRPr="008076F0" w14:paraId="4FD528F4" w14:textId="77777777" w:rsidTr="00292963">
        <w:trPr>
          <w:trHeight w:val="68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F653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FA696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4/5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AA13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XBB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C727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Q.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C96A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2.7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CCE2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2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BD723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1.1.529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D30C0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Delta B.1.617.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8172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Gamma P.1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0948A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Beta B.1.351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3456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Alpha B.1.1.7</w:t>
            </w:r>
          </w:p>
        </w:tc>
      </w:tr>
      <w:tr w:rsidR="00F370E8" w:rsidRPr="008076F0" w14:paraId="40A0E87E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90ED6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Control peptide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EFBE9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97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06A1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93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A30B7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0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C7C0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9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FB6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5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80987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7.65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64EF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6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F5AC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25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89C97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72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0310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58</w:t>
            </w:r>
          </w:p>
        </w:tc>
      </w:tr>
      <w:tr w:rsidR="00F370E8" w:rsidRPr="008076F0" w14:paraId="2CF06AB6" w14:textId="77777777" w:rsidTr="00292963">
        <w:trPr>
          <w:trHeight w:val="334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04100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6xkp_B_M_919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E89A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73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71F5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81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F6F75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0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7B142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3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BFFBD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2.72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2C8C3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3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0C0D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2.3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6F84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97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3EE7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39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3A84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2.23</w:t>
            </w:r>
          </w:p>
        </w:tc>
      </w:tr>
      <w:tr w:rsidR="00F370E8" w:rsidRPr="008076F0" w14:paraId="3AD2AD05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3A8B5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kmg_C_A_47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FFEC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5.95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29AC4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4.19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C2302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6.6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BE09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6.6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6E31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6.6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F23A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6.6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BC12B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6.3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2740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48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E4A9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5.5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50477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34</w:t>
            </w:r>
          </w:p>
        </w:tc>
      </w:tr>
      <w:tr w:rsidR="00F370E8" w:rsidRPr="008076F0" w14:paraId="2CA0AB48" w14:textId="77777777" w:rsidTr="00292963">
        <w:trPr>
          <w:trHeight w:val="334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447E5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kn5_B_D_619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AFD48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96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7921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96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0F988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ABF6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3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6E40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5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9AB29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15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C3371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5.8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24F8C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8.83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67823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5.26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FC499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5</w:t>
            </w:r>
          </w:p>
        </w:tc>
      </w:tr>
      <w:tr w:rsidR="00F370E8" w:rsidRPr="008076F0" w14:paraId="61DFA2A4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D7B9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l0n_R_A_312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E7F3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19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BBA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8.6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DB380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4.1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00E4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2.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4C82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17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30EE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7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4A606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60F7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03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FB50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13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5BC69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03</w:t>
            </w:r>
          </w:p>
        </w:tc>
      </w:tr>
      <w:tr w:rsidR="00F370E8" w:rsidRPr="008076F0" w14:paraId="487BBBBB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6F687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m7w_S_C_752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074C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2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F08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7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CC62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0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DCABC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7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B6E8C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1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0DF5C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9BF14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0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3D39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09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7F99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2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0E7A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12</w:t>
            </w:r>
          </w:p>
        </w:tc>
      </w:tr>
      <w:tr w:rsidR="00F370E8" w:rsidRPr="008076F0" w14:paraId="3D83FDA7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DDD2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ls9_C_E_3867</w:t>
            </w:r>
          </w:p>
        </w:tc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AACB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71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F200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9.25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0B90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7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A85EE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1.27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DA45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2.9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A6E1C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85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300A9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0.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1272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3.2</w:t>
            </w:r>
          </w:p>
        </w:tc>
        <w:tc>
          <w:tcPr>
            <w:tcW w:w="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B5308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3.24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1479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lang w:val="en-IN"/>
              </w:rPr>
            </w:pPr>
            <w:r w:rsidRPr="008076F0">
              <w:rPr>
                <w:rFonts w:ascii="Times New Roman" w:hAnsi="Times New Roman"/>
                <w:lang w:val="en-IN"/>
              </w:rPr>
              <w:t>-13</w:t>
            </w:r>
          </w:p>
        </w:tc>
      </w:tr>
    </w:tbl>
    <w:p w14:paraId="0BA6D772" w14:textId="77777777" w:rsidR="00F370E8" w:rsidRPr="008076F0" w:rsidRDefault="00F370E8" w:rsidP="00F370E8">
      <w:pPr>
        <w:pStyle w:val="MDPI31text"/>
        <w:ind w:left="0" w:firstLine="0"/>
        <w:rPr>
          <w:rFonts w:ascii="Times New Roman" w:hAnsi="Times New Roman"/>
        </w:rPr>
      </w:pPr>
    </w:p>
    <w:p w14:paraId="1AA3F9D9" w14:textId="77777777" w:rsidR="00F370E8" w:rsidRPr="008076F0" w:rsidRDefault="00F370E8" w:rsidP="00F370E8">
      <w:pPr>
        <w:pStyle w:val="MDPI31text"/>
        <w:ind w:left="0" w:firstLine="0"/>
        <w:rPr>
          <w:rFonts w:ascii="Times New Roman" w:hAnsi="Times New Roman"/>
        </w:rPr>
      </w:pPr>
    </w:p>
    <w:p w14:paraId="1FB4AD9C" w14:textId="77777777" w:rsidR="00F370E8" w:rsidRPr="008076F0" w:rsidRDefault="00F370E8" w:rsidP="00F370E8">
      <w:pPr>
        <w:pStyle w:val="MDPI63Notes"/>
        <w:spacing w:before="0"/>
        <w:rPr>
          <w:rFonts w:ascii="Times New Roman" w:hAnsi="Times New Roman"/>
        </w:rPr>
      </w:pPr>
    </w:p>
    <w:p w14:paraId="717500DA" w14:textId="77777777" w:rsidR="00F370E8" w:rsidRPr="008076F0" w:rsidRDefault="00F370E8" w:rsidP="00F370E8">
      <w:pPr>
        <w:spacing w:line="240" w:lineRule="auto"/>
        <w:jc w:val="left"/>
        <w:rPr>
          <w:rFonts w:ascii="Times New Roman" w:hAnsi="Times New Roman"/>
          <w:noProof w:val="0"/>
          <w:snapToGrid w:val="0"/>
          <w:sz w:val="18"/>
          <w:lang w:eastAsia="en-US" w:bidi="en-US"/>
        </w:rPr>
      </w:pPr>
      <w:r w:rsidRPr="008076F0">
        <w:rPr>
          <w:rFonts w:ascii="Times New Roman" w:hAnsi="Times New Roman"/>
        </w:rPr>
        <w:br w:type="page"/>
      </w:r>
    </w:p>
    <w:p w14:paraId="30AE9A77" w14:textId="6393E707" w:rsidR="00F370E8" w:rsidRPr="008076F0" w:rsidRDefault="00F370E8" w:rsidP="00F370E8">
      <w:pPr>
        <w:pStyle w:val="MDPI511onefigurecaption"/>
        <w:jc w:val="left"/>
        <w:rPr>
          <w:rFonts w:ascii="Times New Roman" w:hAnsi="Times New Roman"/>
        </w:rPr>
      </w:pPr>
      <w:r w:rsidRPr="008076F0">
        <w:rPr>
          <w:rFonts w:ascii="Times New Roman" w:hAnsi="Times New Roman"/>
          <w:b/>
        </w:rPr>
        <w:lastRenderedPageBreak/>
        <w:t>Table</w:t>
      </w:r>
      <w:r w:rsidR="00BF52E1">
        <w:rPr>
          <w:rFonts w:ascii="Times New Roman" w:hAnsi="Times New Roman"/>
          <w:b/>
        </w:rPr>
        <w:t xml:space="preserve"> </w:t>
      </w:r>
      <w:r w:rsidRPr="008076F0">
        <w:rPr>
          <w:rFonts w:ascii="Times New Roman" w:hAnsi="Times New Roman"/>
          <w:b/>
        </w:rPr>
        <w:t>S6</w:t>
      </w:r>
      <w:r w:rsidRPr="008076F0">
        <w:rPr>
          <w:rFonts w:ascii="Times New Roman" w:hAnsi="Times New Roman"/>
        </w:rPr>
        <w:t xml:space="preserve">. PIZSA Z </w:t>
      </w:r>
      <w:r w:rsidR="00E62798">
        <w:rPr>
          <w:rFonts w:ascii="Times New Roman" w:hAnsi="Times New Roman"/>
        </w:rPr>
        <w:t>s</w:t>
      </w:r>
      <w:r w:rsidRPr="008076F0">
        <w:rPr>
          <w:rFonts w:ascii="Times New Roman" w:hAnsi="Times New Roman"/>
        </w:rPr>
        <w:t xml:space="preserve">cores </w:t>
      </w:r>
      <w:r w:rsidR="00E62798">
        <w:rPr>
          <w:rFonts w:ascii="Times New Roman" w:hAnsi="Times New Roman"/>
          <w:lang w:val="en-IN" w:eastAsia="en-GB"/>
        </w:rPr>
        <w:t>of</w:t>
      </w:r>
      <w:r w:rsidRPr="008076F0">
        <w:rPr>
          <w:rFonts w:ascii="Times New Roman" w:hAnsi="Times New Roman"/>
          <w:lang w:val="en-IN" w:eastAsia="en-GB"/>
        </w:rPr>
        <w:t xml:space="preserve"> candidate peptides</w:t>
      </w:r>
      <w:r w:rsidR="00E62798">
        <w:rPr>
          <w:rFonts w:ascii="Times New Roman" w:hAnsi="Times New Roman"/>
          <w:lang w:val="en-IN" w:eastAsia="en-GB"/>
        </w:rPr>
        <w:t>-</w:t>
      </w:r>
      <w:r w:rsidRPr="008076F0">
        <w:rPr>
          <w:rFonts w:ascii="Times New Roman" w:hAnsi="Times New Roman"/>
          <w:lang w:val="en-IN" w:eastAsia="en-GB"/>
        </w:rPr>
        <w:t>variant RBD</w:t>
      </w:r>
      <w:r w:rsidR="00E62798">
        <w:rPr>
          <w:rFonts w:ascii="Times New Roman" w:hAnsi="Times New Roman"/>
          <w:lang w:val="en-IN" w:eastAsia="en-GB"/>
        </w:rPr>
        <w:t xml:space="preserve"> complexes</w:t>
      </w:r>
      <w:r w:rsidRPr="008076F0">
        <w:rPr>
          <w:rFonts w:ascii="Times New Roman" w:hAnsi="Times New Roman"/>
          <w:lang w:val="en-IN" w:eastAsia="en-GB"/>
        </w:rPr>
        <w:t>.</w:t>
      </w:r>
    </w:p>
    <w:tbl>
      <w:tblPr>
        <w:tblpPr w:leftFromText="180" w:rightFromText="180" w:vertAnchor="text" w:horzAnchor="margin" w:tblpY="218"/>
        <w:tblW w:w="1058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75"/>
        <w:gridCol w:w="860"/>
        <w:gridCol w:w="992"/>
        <w:gridCol w:w="992"/>
        <w:gridCol w:w="930"/>
        <w:gridCol w:w="850"/>
        <w:gridCol w:w="834"/>
        <w:gridCol w:w="840"/>
        <w:gridCol w:w="992"/>
        <w:gridCol w:w="913"/>
        <w:gridCol w:w="806"/>
      </w:tblGrid>
      <w:tr w:rsidR="00F370E8" w:rsidRPr="008076F0" w14:paraId="7E6850CB" w14:textId="77777777" w:rsidTr="00292963">
        <w:trPr>
          <w:trHeight w:val="68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8970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76D28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4/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7E0A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XBB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F275C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Q.1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9D50F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2.7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37454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A.2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69AE2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Omicron B1.1.529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4BD8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Delta B.1.617.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AD48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Gamma P.1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B459F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Beta B.1.3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ED873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  <w:lang w:val="en-IN"/>
              </w:rPr>
            </w:pPr>
            <w:r w:rsidRPr="008076F0">
              <w:rPr>
                <w:rFonts w:ascii="Times New Roman" w:hAnsi="Times New Roman"/>
                <w:b/>
                <w:lang w:val="en-IN"/>
              </w:rPr>
              <w:t>Alpha B.1.1.7</w:t>
            </w:r>
          </w:p>
        </w:tc>
      </w:tr>
      <w:tr w:rsidR="00F370E8" w:rsidRPr="008076F0" w14:paraId="4086C3D0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F06E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Control peptide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CA824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2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5B138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9C9BB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3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F9F2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59F1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72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99C83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46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A22F8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5746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43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4FB88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46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682CA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62</w:t>
            </w:r>
          </w:p>
        </w:tc>
      </w:tr>
      <w:tr w:rsidR="00F370E8" w:rsidRPr="008076F0" w14:paraId="3507F9FF" w14:textId="77777777" w:rsidTr="00292963">
        <w:trPr>
          <w:trHeight w:val="334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12C9A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6xkp_B_M_919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CF8D6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7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13C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2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1AAEE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19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B55D8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D24DC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267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FD97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5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B12C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F4DFB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54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86C1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6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988A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57</w:t>
            </w:r>
          </w:p>
        </w:tc>
      </w:tr>
      <w:tr w:rsidR="00F370E8" w:rsidRPr="008076F0" w14:paraId="202E4701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0E7D0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kmg_C_A_47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DE999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B7AE0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7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9BC01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66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244C9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66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9B96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66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EA5FB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166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66721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436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79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2EAF8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2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108E4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363</w:t>
            </w:r>
          </w:p>
        </w:tc>
      </w:tr>
      <w:tr w:rsidR="00F370E8" w:rsidRPr="008076F0" w14:paraId="7BFD9F35" w14:textId="77777777" w:rsidTr="00292963">
        <w:trPr>
          <w:trHeight w:val="334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6C0B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kn5_B_D_619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FBEDA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69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D9940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97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FF73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2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8C587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0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2BAD3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17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A20AB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316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81536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2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6AC46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759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FE9A9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88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7D324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27</w:t>
            </w:r>
          </w:p>
        </w:tc>
      </w:tr>
      <w:tr w:rsidR="00F370E8" w:rsidRPr="008076F0" w14:paraId="5D30C1CE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D1ABE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l0n_R_A_312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BD0CF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7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A85614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FADCA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F01D5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308D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78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96352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078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831E32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2A410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1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0C78D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85844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3.751</w:t>
            </w:r>
          </w:p>
        </w:tc>
      </w:tr>
      <w:tr w:rsidR="00F370E8" w:rsidRPr="008076F0" w14:paraId="63628B1A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87DB2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m7w_S_C_752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EF615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633C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D6EC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FC5E0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C6E65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7F416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886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FD66F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4A58C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4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F90B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4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CFF12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6</w:t>
            </w:r>
          </w:p>
        </w:tc>
      </w:tr>
      <w:tr w:rsidR="00F370E8" w:rsidRPr="008076F0" w14:paraId="0E05077C" w14:textId="77777777" w:rsidTr="00292963">
        <w:trPr>
          <w:trHeight w:val="341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7F57E9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  <w:b/>
              </w:rPr>
            </w:pPr>
            <w:r w:rsidRPr="008076F0">
              <w:rPr>
                <w:rFonts w:ascii="Times New Roman" w:hAnsi="Times New Roman"/>
                <w:b/>
              </w:rPr>
              <w:t>7ls9_C_E_3867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5C5BF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49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40CFCB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4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0A073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47</w:t>
            </w:r>
          </w:p>
        </w:tc>
        <w:tc>
          <w:tcPr>
            <w:tcW w:w="9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C81F5E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5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68067A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42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CD7266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286</w:t>
            </w:r>
          </w:p>
        </w:tc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AAAB77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18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80CA2D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14</w:t>
            </w:r>
          </w:p>
        </w:tc>
        <w:tc>
          <w:tcPr>
            <w:tcW w:w="9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D8E0EF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19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3A20B1" w14:textId="77777777" w:rsidR="00F370E8" w:rsidRPr="008076F0" w:rsidRDefault="00F370E8" w:rsidP="00292963">
            <w:pPr>
              <w:pStyle w:val="MDPI42tablebody"/>
              <w:rPr>
                <w:rFonts w:ascii="Times New Roman" w:hAnsi="Times New Roman"/>
              </w:rPr>
            </w:pPr>
            <w:r w:rsidRPr="008076F0">
              <w:rPr>
                <w:rFonts w:ascii="Times New Roman" w:hAnsi="Times New Roman"/>
              </w:rPr>
              <w:t>2.506</w:t>
            </w:r>
          </w:p>
        </w:tc>
      </w:tr>
    </w:tbl>
    <w:p w14:paraId="6FC5853B" w14:textId="65FB8D0D" w:rsidR="004D7FCD" w:rsidRPr="008076F0" w:rsidRDefault="004D7FCD" w:rsidP="007B6302">
      <w:pPr>
        <w:pStyle w:val="MDPI511onefigurecaption"/>
        <w:jc w:val="left"/>
        <w:rPr>
          <w:rFonts w:ascii="Times New Roman" w:hAnsi="Times New Roman"/>
          <w:b/>
          <w:bCs/>
        </w:rPr>
      </w:pPr>
    </w:p>
    <w:sectPr w:rsidR="004D7FCD" w:rsidRPr="008076F0" w:rsidSect="00EA6703">
      <w:headerReference w:type="even" r:id="rId40"/>
      <w:headerReference w:type="default" r:id="rId41"/>
      <w:footerReference w:type="default" r:id="rId42"/>
      <w:headerReference w:type="first" r:id="rId43"/>
      <w:footerReference w:type="first" r:id="rId44"/>
      <w:type w:val="continuous"/>
      <w:pgSz w:w="11906" w:h="16838" w:code="9"/>
      <w:pgMar w:top="720" w:right="720" w:bottom="720" w:left="720" w:header="1020" w:footer="340" w:gutter="0"/>
      <w:lnNumType w:countBy="1" w:distance="255" w:restart="continuous"/>
      <w:pgNumType w:start="1"/>
      <w:cols w:space="425"/>
      <w:titlePg/>
      <w:bidi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7C934D" w14:textId="77777777" w:rsidR="008F6A6E" w:rsidRDefault="008F6A6E">
      <w:pPr>
        <w:spacing w:line="240" w:lineRule="auto"/>
      </w:pPr>
      <w:r>
        <w:separator/>
      </w:r>
    </w:p>
  </w:endnote>
  <w:endnote w:type="continuationSeparator" w:id="0">
    <w:p w14:paraId="45DFD874" w14:textId="77777777" w:rsidR="008F6A6E" w:rsidRDefault="008F6A6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D72E6E" w14:textId="77777777" w:rsidR="007F653B" w:rsidRPr="00994E2E" w:rsidRDefault="007F653B" w:rsidP="007D0675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1078EE" w14:textId="77777777" w:rsidR="007F653B" w:rsidRDefault="007F653B" w:rsidP="00B96AFE">
    <w:pPr>
      <w:pStyle w:val="MDPIfooterfirstpage"/>
      <w:pBdr>
        <w:top w:val="single" w:sz="4" w:space="0" w:color="000000"/>
      </w:pBdr>
      <w:adjustRightInd w:val="0"/>
      <w:snapToGrid w:val="0"/>
      <w:spacing w:before="480" w:line="100" w:lineRule="exact"/>
      <w:rPr>
        <w:i/>
        <w:iCs/>
        <w:lang w:val="fr-CH"/>
      </w:rPr>
    </w:pPr>
  </w:p>
  <w:p w14:paraId="62FBED65" w14:textId="5F9985A1" w:rsidR="007F653B" w:rsidRPr="008B308E" w:rsidRDefault="007F653B" w:rsidP="00B94E07">
    <w:pPr>
      <w:pStyle w:val="MDPIfooterfirstpage"/>
      <w:tabs>
        <w:tab w:val="clear" w:pos="8845"/>
        <w:tab w:val="right" w:pos="10466"/>
      </w:tabs>
      <w:spacing w:line="240" w:lineRule="auto"/>
      <w:jc w:val="both"/>
      <w:rPr>
        <w:lang w:val="fr-CH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32CAE4" w14:textId="77777777" w:rsidR="008F6A6E" w:rsidRDefault="008F6A6E">
      <w:pPr>
        <w:spacing w:line="240" w:lineRule="auto"/>
      </w:pPr>
      <w:r>
        <w:separator/>
      </w:r>
    </w:p>
  </w:footnote>
  <w:footnote w:type="continuationSeparator" w:id="0">
    <w:p w14:paraId="20DB6B0C" w14:textId="77777777" w:rsidR="008F6A6E" w:rsidRDefault="008F6A6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CF1D8" w14:textId="77777777" w:rsidR="007F653B" w:rsidRDefault="007F653B" w:rsidP="007D0675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361676" w14:textId="77777777" w:rsidR="007F653B" w:rsidRPr="004C36F8" w:rsidRDefault="007F653B" w:rsidP="00B96AFE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7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9"/>
      <w:gridCol w:w="4535"/>
      <w:gridCol w:w="2273"/>
    </w:tblGrid>
    <w:tr w:rsidR="007F653B" w:rsidRPr="00B94E07" w14:paraId="21CB395A" w14:textId="77777777" w:rsidTr="00881961">
      <w:trPr>
        <w:trHeight w:val="686"/>
      </w:trPr>
      <w:tc>
        <w:tcPr>
          <w:tcW w:w="3679" w:type="dxa"/>
          <w:shd w:val="clear" w:color="auto" w:fill="auto"/>
          <w:vAlign w:val="center"/>
        </w:tcPr>
        <w:p w14:paraId="092FF915" w14:textId="680C5EC2" w:rsidR="007F653B" w:rsidRPr="00E83CCC" w:rsidRDefault="007B6302" w:rsidP="00B94E07">
          <w:pPr>
            <w:pStyle w:val="Header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>
            <w:rPr>
              <w:rFonts w:eastAsia="DengXian"/>
              <w:b/>
              <w:bCs/>
              <w:lang w:val="en-IN" w:eastAsia="en-IN"/>
            </w:rPr>
            <w:t xml:space="preserve">Supplementary </w:t>
          </w:r>
          <w:r w:rsidR="00EB57BF">
            <w:rPr>
              <w:rFonts w:eastAsia="DengXian"/>
              <w:b/>
              <w:bCs/>
              <w:lang w:val="en-IN" w:eastAsia="en-IN"/>
            </w:rPr>
            <w:t>Data</w:t>
          </w:r>
        </w:p>
      </w:tc>
      <w:tc>
        <w:tcPr>
          <w:tcW w:w="4535" w:type="dxa"/>
          <w:shd w:val="clear" w:color="auto" w:fill="auto"/>
          <w:vAlign w:val="center"/>
        </w:tcPr>
        <w:p w14:paraId="107350E2" w14:textId="77777777" w:rsidR="007F653B" w:rsidRPr="00E83CCC" w:rsidRDefault="007F653B" w:rsidP="00B94E07">
          <w:pPr>
            <w:pStyle w:val="Header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32F2A5B1" w14:textId="77777777" w:rsidR="007F653B" w:rsidRPr="00E83CCC" w:rsidRDefault="007F653B" w:rsidP="00881961">
          <w:pPr>
            <w:pStyle w:val="Header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</w:p>
      </w:tc>
    </w:tr>
  </w:tbl>
  <w:p w14:paraId="0C63FCD0" w14:textId="77777777" w:rsidR="007F653B" w:rsidRPr="008D336B" w:rsidRDefault="007F653B" w:rsidP="00B96AFE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468F5"/>
    <w:multiLevelType w:val="hybridMultilevel"/>
    <w:tmpl w:val="3FB688F2"/>
    <w:lvl w:ilvl="0" w:tplc="4858CE42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0C6F5D"/>
    <w:multiLevelType w:val="hybridMultilevel"/>
    <w:tmpl w:val="8BFE0D56"/>
    <w:lvl w:ilvl="0" w:tplc="CCCE9BD4">
      <w:start w:val="1"/>
      <w:numFmt w:val="bullet"/>
      <w:lvlRestart w:val="0"/>
      <w:lvlText w:val=""/>
      <w:lvlJc w:val="left"/>
      <w:pPr>
        <w:ind w:left="3033" w:hanging="42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2" w15:restartNumberingAfterBreak="0">
    <w:nsid w:val="23A66122"/>
    <w:multiLevelType w:val="hybridMultilevel"/>
    <w:tmpl w:val="FD986F3E"/>
    <w:lvl w:ilvl="0" w:tplc="FDA65CD0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05051C"/>
    <w:multiLevelType w:val="hybridMultilevel"/>
    <w:tmpl w:val="D6480D34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82E1BA0"/>
    <w:multiLevelType w:val="hybridMultilevel"/>
    <w:tmpl w:val="EF3C6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9A6535"/>
    <w:multiLevelType w:val="hybridMultilevel"/>
    <w:tmpl w:val="3CB68362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522172AF"/>
    <w:multiLevelType w:val="hybridMultilevel"/>
    <w:tmpl w:val="17BCEA46"/>
    <w:lvl w:ilvl="0" w:tplc="AB2649D0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E2771B"/>
    <w:multiLevelType w:val="hybridMultilevel"/>
    <w:tmpl w:val="A2A06AAC"/>
    <w:lvl w:ilvl="0" w:tplc="C788203A">
      <w:start w:val="1"/>
      <w:numFmt w:val="decimal"/>
      <w:lvlRestart w:val="0"/>
      <w:lvlText w:val="%1"/>
      <w:lvlJc w:val="left"/>
      <w:pPr>
        <w:ind w:left="425" w:hanging="425"/>
      </w:pPr>
      <w:rPr>
        <w:rFonts w:hint="eastAsia"/>
        <w:caps w:val="0"/>
        <w:strike w:val="0"/>
        <w:dstrike w:val="0"/>
        <w:vanish w:val="0"/>
        <w:sz w:val="18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4075B53"/>
    <w:multiLevelType w:val="hybridMultilevel"/>
    <w:tmpl w:val="A0DCA02E"/>
    <w:lvl w:ilvl="0" w:tplc="5CB0595C">
      <w:start w:val="1"/>
      <w:numFmt w:val="decimal"/>
      <w:lvlRestart w:val="0"/>
      <w:lvlText w:val="%1."/>
      <w:lvlJc w:val="left"/>
      <w:pPr>
        <w:ind w:left="3033" w:hanging="425"/>
      </w:p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10" w15:restartNumberingAfterBreak="0">
    <w:nsid w:val="55A42C59"/>
    <w:multiLevelType w:val="hybridMultilevel"/>
    <w:tmpl w:val="DBE8F550"/>
    <w:lvl w:ilvl="0" w:tplc="E570802E">
      <w:start w:val="1"/>
      <w:numFmt w:val="upperLetter"/>
      <w:lvlText w:val="%1."/>
      <w:lvlJc w:val="left"/>
      <w:pPr>
        <w:ind w:left="720" w:hanging="360"/>
      </w:pPr>
      <w:rPr>
        <w:rFonts w:cs="Calibri"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B777DBA"/>
    <w:multiLevelType w:val="hybridMultilevel"/>
    <w:tmpl w:val="687AA282"/>
    <w:lvl w:ilvl="0" w:tplc="19EE4730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abstractNum w:abstractNumId="12" w15:restartNumberingAfterBreak="0">
    <w:nsid w:val="706D5736"/>
    <w:multiLevelType w:val="hybridMultilevel"/>
    <w:tmpl w:val="7E201858"/>
    <w:lvl w:ilvl="0" w:tplc="7736F520">
      <w:start w:val="1"/>
      <w:numFmt w:val="decimal"/>
      <w:lvlRestart w:val="0"/>
      <w:lvlText w:val="%1."/>
      <w:lvlJc w:val="left"/>
      <w:pPr>
        <w:ind w:left="425" w:hanging="425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17536145">
    <w:abstractNumId w:val="4"/>
  </w:num>
  <w:num w:numId="2" w16cid:durableId="1162432798">
    <w:abstractNumId w:val="6"/>
  </w:num>
  <w:num w:numId="3" w16cid:durableId="1072973099">
    <w:abstractNumId w:val="3"/>
  </w:num>
  <w:num w:numId="4" w16cid:durableId="87762332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1427772403">
    <w:abstractNumId w:val="5"/>
  </w:num>
  <w:num w:numId="6" w16cid:durableId="1709448239">
    <w:abstractNumId w:val="9"/>
  </w:num>
  <w:num w:numId="7" w16cid:durableId="1133522739">
    <w:abstractNumId w:val="1"/>
  </w:num>
  <w:num w:numId="8" w16cid:durableId="1402483078">
    <w:abstractNumId w:val="9"/>
  </w:num>
  <w:num w:numId="9" w16cid:durableId="689912998">
    <w:abstractNumId w:val="1"/>
  </w:num>
  <w:num w:numId="10" w16cid:durableId="249824075">
    <w:abstractNumId w:val="9"/>
  </w:num>
  <w:num w:numId="11" w16cid:durableId="1261139751">
    <w:abstractNumId w:val="1"/>
  </w:num>
  <w:num w:numId="12" w16cid:durableId="613052339">
    <w:abstractNumId w:val="12"/>
  </w:num>
  <w:num w:numId="13" w16cid:durableId="916718160">
    <w:abstractNumId w:val="9"/>
  </w:num>
  <w:num w:numId="14" w16cid:durableId="1088118481">
    <w:abstractNumId w:val="1"/>
  </w:num>
  <w:num w:numId="15" w16cid:durableId="119153454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 w16cid:durableId="1173571024">
    <w:abstractNumId w:val="1"/>
  </w:num>
  <w:num w:numId="17" w16cid:durableId="124475551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 w16cid:durableId="897131955">
    <w:abstractNumId w:val="0"/>
  </w:num>
  <w:num w:numId="19" w16cid:durableId="1332022695">
    <w:abstractNumId w:val="8"/>
  </w:num>
  <w:num w:numId="20" w16cid:durableId="376512773">
    <w:abstractNumId w:val="0"/>
  </w:num>
  <w:num w:numId="21" w16cid:durableId="1317027031">
    <w:abstractNumId w:val="9"/>
  </w:num>
  <w:num w:numId="22" w16cid:durableId="2119061621">
    <w:abstractNumId w:val="1"/>
  </w:num>
  <w:num w:numId="23" w16cid:durableId="201673932">
    <w:abstractNumId w:val="0"/>
  </w:num>
  <w:num w:numId="24" w16cid:durableId="1699350530">
    <w:abstractNumId w:val="2"/>
  </w:num>
  <w:num w:numId="25" w16cid:durableId="1693144166">
    <w:abstractNumId w:val="11"/>
  </w:num>
  <w:num w:numId="26" w16cid:durableId="1929190174">
    <w:abstractNumId w:val="7"/>
  </w:num>
  <w:num w:numId="27" w16cid:durableId="201421589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attachedTemplate r:id="rId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510"/>
  <w:autoHyphenation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jQ2sjA3MbQwMDU2MDRX0lEKTi0uzszPAykwrQUA722CYiwAAAA="/>
  </w:docVars>
  <w:rsids>
    <w:rsidRoot w:val="00B91715"/>
    <w:rsid w:val="000012F2"/>
    <w:rsid w:val="00003247"/>
    <w:rsid w:val="00004CAB"/>
    <w:rsid w:val="00005D6C"/>
    <w:rsid w:val="000215E8"/>
    <w:rsid w:val="00025E1B"/>
    <w:rsid w:val="000368A4"/>
    <w:rsid w:val="00036FB7"/>
    <w:rsid w:val="00045371"/>
    <w:rsid w:val="000461DC"/>
    <w:rsid w:val="00051B8A"/>
    <w:rsid w:val="000658EC"/>
    <w:rsid w:val="00066319"/>
    <w:rsid w:val="00077B60"/>
    <w:rsid w:val="00080C1D"/>
    <w:rsid w:val="00097E91"/>
    <w:rsid w:val="000B21AB"/>
    <w:rsid w:val="000B658D"/>
    <w:rsid w:val="000B7B78"/>
    <w:rsid w:val="000C73A7"/>
    <w:rsid w:val="000D169A"/>
    <w:rsid w:val="000E79A3"/>
    <w:rsid w:val="000F138E"/>
    <w:rsid w:val="000F4847"/>
    <w:rsid w:val="00103726"/>
    <w:rsid w:val="00103C88"/>
    <w:rsid w:val="001170DC"/>
    <w:rsid w:val="00131358"/>
    <w:rsid w:val="00131CEC"/>
    <w:rsid w:val="001356AA"/>
    <w:rsid w:val="001367E7"/>
    <w:rsid w:val="00141821"/>
    <w:rsid w:val="00142916"/>
    <w:rsid w:val="001533FE"/>
    <w:rsid w:val="0016553B"/>
    <w:rsid w:val="00177DD2"/>
    <w:rsid w:val="001B362F"/>
    <w:rsid w:val="001B4C93"/>
    <w:rsid w:val="001B5854"/>
    <w:rsid w:val="001B6875"/>
    <w:rsid w:val="001C470E"/>
    <w:rsid w:val="001C5FB1"/>
    <w:rsid w:val="001D69B4"/>
    <w:rsid w:val="001E2AEB"/>
    <w:rsid w:val="00202D34"/>
    <w:rsid w:val="002136A6"/>
    <w:rsid w:val="00214A16"/>
    <w:rsid w:val="00220B83"/>
    <w:rsid w:val="00226A72"/>
    <w:rsid w:val="00232EDB"/>
    <w:rsid w:val="00235727"/>
    <w:rsid w:val="00236957"/>
    <w:rsid w:val="00241240"/>
    <w:rsid w:val="0024140F"/>
    <w:rsid w:val="00241E44"/>
    <w:rsid w:val="00242192"/>
    <w:rsid w:val="00244422"/>
    <w:rsid w:val="002516E9"/>
    <w:rsid w:val="00260559"/>
    <w:rsid w:val="00263ABB"/>
    <w:rsid w:val="00277293"/>
    <w:rsid w:val="00287D71"/>
    <w:rsid w:val="0029239A"/>
    <w:rsid w:val="002A2B46"/>
    <w:rsid w:val="002D1B58"/>
    <w:rsid w:val="002D5061"/>
    <w:rsid w:val="002D6280"/>
    <w:rsid w:val="002E012B"/>
    <w:rsid w:val="002E2ABA"/>
    <w:rsid w:val="002F126F"/>
    <w:rsid w:val="00302133"/>
    <w:rsid w:val="00304674"/>
    <w:rsid w:val="00310344"/>
    <w:rsid w:val="00313AAB"/>
    <w:rsid w:val="00315288"/>
    <w:rsid w:val="00326141"/>
    <w:rsid w:val="00327F37"/>
    <w:rsid w:val="0033188F"/>
    <w:rsid w:val="00337860"/>
    <w:rsid w:val="00342799"/>
    <w:rsid w:val="00361B93"/>
    <w:rsid w:val="00364200"/>
    <w:rsid w:val="003645F9"/>
    <w:rsid w:val="00397263"/>
    <w:rsid w:val="003A456B"/>
    <w:rsid w:val="003C1F71"/>
    <w:rsid w:val="003F52B8"/>
    <w:rsid w:val="003F7F15"/>
    <w:rsid w:val="0040191E"/>
    <w:rsid w:val="00401D30"/>
    <w:rsid w:val="00407EE8"/>
    <w:rsid w:val="004142BD"/>
    <w:rsid w:val="00420FE7"/>
    <w:rsid w:val="00423E2C"/>
    <w:rsid w:val="0042622F"/>
    <w:rsid w:val="00451910"/>
    <w:rsid w:val="00464526"/>
    <w:rsid w:val="00467560"/>
    <w:rsid w:val="004A5983"/>
    <w:rsid w:val="004B5C98"/>
    <w:rsid w:val="004B61E2"/>
    <w:rsid w:val="004C32BF"/>
    <w:rsid w:val="004D349E"/>
    <w:rsid w:val="004D4362"/>
    <w:rsid w:val="004D4D9F"/>
    <w:rsid w:val="004D5213"/>
    <w:rsid w:val="004D7FCD"/>
    <w:rsid w:val="004E2807"/>
    <w:rsid w:val="004E7DF2"/>
    <w:rsid w:val="004F257D"/>
    <w:rsid w:val="004F264C"/>
    <w:rsid w:val="004F362F"/>
    <w:rsid w:val="00520649"/>
    <w:rsid w:val="005316EB"/>
    <w:rsid w:val="0053461A"/>
    <w:rsid w:val="00544265"/>
    <w:rsid w:val="00550473"/>
    <w:rsid w:val="00584C50"/>
    <w:rsid w:val="005A540B"/>
    <w:rsid w:val="005B22A9"/>
    <w:rsid w:val="005B4127"/>
    <w:rsid w:val="005C1668"/>
    <w:rsid w:val="005C27D8"/>
    <w:rsid w:val="005F3FA6"/>
    <w:rsid w:val="005F766B"/>
    <w:rsid w:val="00605BAA"/>
    <w:rsid w:val="0061526F"/>
    <w:rsid w:val="006159FC"/>
    <w:rsid w:val="00617065"/>
    <w:rsid w:val="00624B59"/>
    <w:rsid w:val="00635422"/>
    <w:rsid w:val="00680A4C"/>
    <w:rsid w:val="00685407"/>
    <w:rsid w:val="006859B8"/>
    <w:rsid w:val="00692393"/>
    <w:rsid w:val="006B0B50"/>
    <w:rsid w:val="006B13E4"/>
    <w:rsid w:val="006B6FEA"/>
    <w:rsid w:val="006B79E4"/>
    <w:rsid w:val="006C2378"/>
    <w:rsid w:val="006C39B3"/>
    <w:rsid w:val="006C5289"/>
    <w:rsid w:val="006C567D"/>
    <w:rsid w:val="006D1BD0"/>
    <w:rsid w:val="006F5EFA"/>
    <w:rsid w:val="006F6D13"/>
    <w:rsid w:val="00711D31"/>
    <w:rsid w:val="0071438D"/>
    <w:rsid w:val="0071491B"/>
    <w:rsid w:val="00732878"/>
    <w:rsid w:val="007409C2"/>
    <w:rsid w:val="00744AED"/>
    <w:rsid w:val="007476A3"/>
    <w:rsid w:val="007504DF"/>
    <w:rsid w:val="00753BFD"/>
    <w:rsid w:val="00755021"/>
    <w:rsid w:val="00757921"/>
    <w:rsid w:val="00772A71"/>
    <w:rsid w:val="007745C2"/>
    <w:rsid w:val="0078191D"/>
    <w:rsid w:val="00792292"/>
    <w:rsid w:val="007A4E11"/>
    <w:rsid w:val="007B61BB"/>
    <w:rsid w:val="007B6302"/>
    <w:rsid w:val="007B7219"/>
    <w:rsid w:val="007B7294"/>
    <w:rsid w:val="007B7342"/>
    <w:rsid w:val="007C0A63"/>
    <w:rsid w:val="007C0E84"/>
    <w:rsid w:val="007D0675"/>
    <w:rsid w:val="007E082D"/>
    <w:rsid w:val="007F653B"/>
    <w:rsid w:val="008076F0"/>
    <w:rsid w:val="008151BF"/>
    <w:rsid w:val="00817180"/>
    <w:rsid w:val="00831D9C"/>
    <w:rsid w:val="00837DBE"/>
    <w:rsid w:val="00852555"/>
    <w:rsid w:val="00881961"/>
    <w:rsid w:val="00881A6D"/>
    <w:rsid w:val="00882040"/>
    <w:rsid w:val="00883C53"/>
    <w:rsid w:val="00886BDD"/>
    <w:rsid w:val="008966F2"/>
    <w:rsid w:val="008C00A3"/>
    <w:rsid w:val="008C4F1D"/>
    <w:rsid w:val="008C6480"/>
    <w:rsid w:val="008D336B"/>
    <w:rsid w:val="008E34FF"/>
    <w:rsid w:val="008F6A6E"/>
    <w:rsid w:val="00900601"/>
    <w:rsid w:val="00920985"/>
    <w:rsid w:val="009323F1"/>
    <w:rsid w:val="009625C9"/>
    <w:rsid w:val="00984929"/>
    <w:rsid w:val="009860C7"/>
    <w:rsid w:val="00986B25"/>
    <w:rsid w:val="0098759F"/>
    <w:rsid w:val="009926FC"/>
    <w:rsid w:val="0099657D"/>
    <w:rsid w:val="009A73DD"/>
    <w:rsid w:val="009C2BBE"/>
    <w:rsid w:val="009D12D8"/>
    <w:rsid w:val="009D175B"/>
    <w:rsid w:val="009D5CA9"/>
    <w:rsid w:val="009E084B"/>
    <w:rsid w:val="009E10F3"/>
    <w:rsid w:val="009F70E6"/>
    <w:rsid w:val="00A10E28"/>
    <w:rsid w:val="00A273D6"/>
    <w:rsid w:val="00A3125E"/>
    <w:rsid w:val="00A376D5"/>
    <w:rsid w:val="00A445EC"/>
    <w:rsid w:val="00A54112"/>
    <w:rsid w:val="00A57CD3"/>
    <w:rsid w:val="00A60721"/>
    <w:rsid w:val="00A67CD5"/>
    <w:rsid w:val="00A71348"/>
    <w:rsid w:val="00A743D4"/>
    <w:rsid w:val="00A93F5D"/>
    <w:rsid w:val="00A97D88"/>
    <w:rsid w:val="00AA38BE"/>
    <w:rsid w:val="00AB7067"/>
    <w:rsid w:val="00AC53F4"/>
    <w:rsid w:val="00AE5FDC"/>
    <w:rsid w:val="00AF2EA0"/>
    <w:rsid w:val="00AF4DAD"/>
    <w:rsid w:val="00B055A3"/>
    <w:rsid w:val="00B056EB"/>
    <w:rsid w:val="00B30D97"/>
    <w:rsid w:val="00B325D7"/>
    <w:rsid w:val="00B34A82"/>
    <w:rsid w:val="00B53D3C"/>
    <w:rsid w:val="00B610E1"/>
    <w:rsid w:val="00B62415"/>
    <w:rsid w:val="00B72491"/>
    <w:rsid w:val="00B74C83"/>
    <w:rsid w:val="00B76FBF"/>
    <w:rsid w:val="00B91715"/>
    <w:rsid w:val="00B94E07"/>
    <w:rsid w:val="00B96AFE"/>
    <w:rsid w:val="00BA7E5C"/>
    <w:rsid w:val="00BB1F0B"/>
    <w:rsid w:val="00BC18BD"/>
    <w:rsid w:val="00BD2410"/>
    <w:rsid w:val="00BE07EC"/>
    <w:rsid w:val="00BE0F94"/>
    <w:rsid w:val="00BE6385"/>
    <w:rsid w:val="00BE6B2C"/>
    <w:rsid w:val="00BF52E1"/>
    <w:rsid w:val="00BF56CA"/>
    <w:rsid w:val="00C0018E"/>
    <w:rsid w:val="00C077DE"/>
    <w:rsid w:val="00C30185"/>
    <w:rsid w:val="00C53DE6"/>
    <w:rsid w:val="00C65361"/>
    <w:rsid w:val="00C86473"/>
    <w:rsid w:val="00C95C8A"/>
    <w:rsid w:val="00CF2C8E"/>
    <w:rsid w:val="00CF6D83"/>
    <w:rsid w:val="00D05A90"/>
    <w:rsid w:val="00D13D26"/>
    <w:rsid w:val="00D21971"/>
    <w:rsid w:val="00D23271"/>
    <w:rsid w:val="00D25A36"/>
    <w:rsid w:val="00D30D71"/>
    <w:rsid w:val="00D474EC"/>
    <w:rsid w:val="00D567AD"/>
    <w:rsid w:val="00D6434F"/>
    <w:rsid w:val="00D835B9"/>
    <w:rsid w:val="00D83D06"/>
    <w:rsid w:val="00DA4505"/>
    <w:rsid w:val="00DB6C4E"/>
    <w:rsid w:val="00DD2CA5"/>
    <w:rsid w:val="00DD3D51"/>
    <w:rsid w:val="00DE4B9D"/>
    <w:rsid w:val="00DE6A93"/>
    <w:rsid w:val="00DF5057"/>
    <w:rsid w:val="00E01DD0"/>
    <w:rsid w:val="00E3308C"/>
    <w:rsid w:val="00E50912"/>
    <w:rsid w:val="00E55545"/>
    <w:rsid w:val="00E62798"/>
    <w:rsid w:val="00E769BC"/>
    <w:rsid w:val="00E80E1F"/>
    <w:rsid w:val="00E817B4"/>
    <w:rsid w:val="00E83CCC"/>
    <w:rsid w:val="00E9271D"/>
    <w:rsid w:val="00E9557F"/>
    <w:rsid w:val="00EA6703"/>
    <w:rsid w:val="00EB57BF"/>
    <w:rsid w:val="00EC1E94"/>
    <w:rsid w:val="00EC72AE"/>
    <w:rsid w:val="00ED41AC"/>
    <w:rsid w:val="00ED4238"/>
    <w:rsid w:val="00ED5DB0"/>
    <w:rsid w:val="00EF03D6"/>
    <w:rsid w:val="00F04AB5"/>
    <w:rsid w:val="00F2121E"/>
    <w:rsid w:val="00F324B6"/>
    <w:rsid w:val="00F33616"/>
    <w:rsid w:val="00F33B7A"/>
    <w:rsid w:val="00F3642E"/>
    <w:rsid w:val="00F370E8"/>
    <w:rsid w:val="00F54B92"/>
    <w:rsid w:val="00F644C5"/>
    <w:rsid w:val="00F70975"/>
    <w:rsid w:val="00F7507D"/>
    <w:rsid w:val="00F849D3"/>
    <w:rsid w:val="00F866C5"/>
    <w:rsid w:val="00FA2D3F"/>
    <w:rsid w:val="00FA5FBD"/>
    <w:rsid w:val="00FC31A5"/>
    <w:rsid w:val="00FD035A"/>
    <w:rsid w:val="00FF1279"/>
    <w:rsid w:val="00FF18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25E9F72"/>
  <w15:docId w15:val="{700B26C5-F4E8-DB4D-8423-A3FA2671FE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23F1"/>
    <w:pPr>
      <w:spacing w:line="260" w:lineRule="atLeast"/>
      <w:jc w:val="both"/>
    </w:pPr>
    <w:rPr>
      <w:rFonts w:ascii="Palatino Linotype" w:hAnsi="Palatino Linotype"/>
      <w:noProof/>
      <w:color w:val="00000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B7067"/>
    <w:pPr>
      <w:spacing w:before="320" w:line="360" w:lineRule="auto"/>
      <w:jc w:val="left"/>
      <w:outlineLvl w:val="2"/>
    </w:pPr>
    <w:rPr>
      <w:rFonts w:asciiTheme="majorHAnsi" w:eastAsiaTheme="majorEastAsia" w:hAnsiTheme="majorHAnsi" w:cstheme="majorBidi"/>
      <w:b/>
      <w:bCs/>
      <w:i/>
      <w:iCs/>
      <w:noProof w:val="0"/>
      <w:color w:val="auto"/>
      <w:sz w:val="26"/>
      <w:szCs w:val="26"/>
      <w:lang w:val="en-IN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9323F1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Normal"/>
    <w:qFormat/>
    <w:rsid w:val="009323F1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Normal"/>
    <w:qFormat/>
    <w:rsid w:val="009323F1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9323F1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6affiliation">
    <w:name w:val="MDPI_1.6_affiliation"/>
    <w:qFormat/>
    <w:rsid w:val="009323F1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9323F1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color w:val="000000"/>
      <w:sz w:val="18"/>
      <w:szCs w:val="22"/>
      <w:lang w:eastAsia="de-DE" w:bidi="en-US"/>
    </w:rPr>
  </w:style>
  <w:style w:type="paragraph" w:customStyle="1" w:styleId="MDPI18keywords">
    <w:name w:val="MDPI_1.8_keywords"/>
    <w:next w:val="Normal"/>
    <w:qFormat/>
    <w:rsid w:val="009323F1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szCs w:val="22"/>
      <w:lang w:eastAsia="de-DE" w:bidi="en-US"/>
    </w:rPr>
  </w:style>
  <w:style w:type="paragraph" w:customStyle="1" w:styleId="MDPI19line">
    <w:name w:val="MDPI_1.9_line"/>
    <w:qFormat/>
    <w:rsid w:val="009323F1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Cs w:val="24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605BAA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59"/>
    <w:rsid w:val="009323F1"/>
    <w:pPr>
      <w:spacing w:line="260" w:lineRule="atLeast"/>
      <w:jc w:val="both"/>
    </w:pPr>
    <w:rPr>
      <w:rFonts w:ascii="Palatino Linotype" w:hAnsi="Palatino Linotype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9323F1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link w:val="Footer"/>
    <w:uiPriority w:val="99"/>
    <w:rsid w:val="009323F1"/>
    <w:rPr>
      <w:rFonts w:ascii="Palatino Linotype" w:hAnsi="Palatino Linotype"/>
      <w:noProof/>
      <w:color w:val="000000"/>
      <w:szCs w:val="18"/>
    </w:rPr>
  </w:style>
  <w:style w:type="paragraph" w:styleId="Header">
    <w:name w:val="header"/>
    <w:basedOn w:val="Normal"/>
    <w:link w:val="HeaderChar"/>
    <w:uiPriority w:val="99"/>
    <w:rsid w:val="009323F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link w:val="Header"/>
    <w:uiPriority w:val="99"/>
    <w:rsid w:val="009323F1"/>
    <w:rPr>
      <w:rFonts w:ascii="Palatino Linotype" w:hAnsi="Palatino Linotype"/>
      <w:noProof/>
      <w:color w:val="000000"/>
      <w:szCs w:val="18"/>
    </w:rPr>
  </w:style>
  <w:style w:type="paragraph" w:customStyle="1" w:styleId="MDPIheaderjournallogo">
    <w:name w:val="MDPI_header_journal_logo"/>
    <w:qFormat/>
    <w:rsid w:val="009323F1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9323F1"/>
    <w:pPr>
      <w:ind w:firstLine="0"/>
    </w:pPr>
  </w:style>
  <w:style w:type="paragraph" w:customStyle="1" w:styleId="MDPI31text">
    <w:name w:val="MDPI_3.1_text"/>
    <w:qFormat/>
    <w:rsid w:val="00D835B9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3textspaceafter">
    <w:name w:val="MDPI_3.3_text_space_after"/>
    <w:qFormat/>
    <w:rsid w:val="009323F1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4textspacebefore">
    <w:name w:val="MDPI_3.4_text_space_before"/>
    <w:qFormat/>
    <w:rsid w:val="009323F1"/>
    <w:pPr>
      <w:adjustRightInd w:val="0"/>
      <w:snapToGrid w:val="0"/>
      <w:spacing w:before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5textbeforelist">
    <w:name w:val="MDPI_3.5_text_before_list"/>
    <w:qFormat/>
    <w:rsid w:val="009323F1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6textafterlist">
    <w:name w:val="MDPI_3.6_text_after_list"/>
    <w:qFormat/>
    <w:rsid w:val="009323F1"/>
    <w:pPr>
      <w:adjustRightInd w:val="0"/>
      <w:snapToGrid w:val="0"/>
      <w:spacing w:before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7itemize">
    <w:name w:val="MDPI_3.7_itemize"/>
    <w:qFormat/>
    <w:rsid w:val="00881961"/>
    <w:pPr>
      <w:numPr>
        <w:numId w:val="25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8bullet">
    <w:name w:val="MDPI_3.8_bullet"/>
    <w:qFormat/>
    <w:rsid w:val="00881961"/>
    <w:pPr>
      <w:numPr>
        <w:numId w:val="23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9equation">
    <w:name w:val="MDPI_3.9_equation"/>
    <w:qFormat/>
    <w:rsid w:val="009323F1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aequationnumber">
    <w:name w:val="MDPI_3.a_equation_number"/>
    <w:qFormat/>
    <w:rsid w:val="009323F1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41tablecaption">
    <w:name w:val="MDPI_4.1_table_caption"/>
    <w:qFormat/>
    <w:rsid w:val="009323F1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42tablebody">
    <w:name w:val="MDPI_4.2_table_body"/>
    <w:qFormat/>
    <w:rsid w:val="00036FB7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next w:val="MDPI31text"/>
    <w:qFormat/>
    <w:rsid w:val="009323F1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51figurecaption">
    <w:name w:val="MDPI_5.1_figure_caption"/>
    <w:qFormat/>
    <w:rsid w:val="009323F1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52figure">
    <w:name w:val="MDPI_5.2_figure"/>
    <w:qFormat/>
    <w:rsid w:val="009323F1"/>
    <w:pPr>
      <w:adjustRightInd w:val="0"/>
      <w:snapToGrid w:val="0"/>
      <w:spacing w:before="240" w:after="120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81theorem">
    <w:name w:val="MDPI_8.1_theorem"/>
    <w:qFormat/>
    <w:rsid w:val="009323F1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82proof">
    <w:name w:val="MDPI_8.2_proof"/>
    <w:qFormat/>
    <w:rsid w:val="009323F1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firstpage">
    <w:name w:val="MDPI_footer_firstpage"/>
    <w:qFormat/>
    <w:rsid w:val="009323F1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sz w:val="16"/>
      <w:lang w:eastAsia="de-DE"/>
    </w:rPr>
  </w:style>
  <w:style w:type="paragraph" w:customStyle="1" w:styleId="MDPI23heading3">
    <w:name w:val="MDPI_2.3_heading3"/>
    <w:qFormat/>
    <w:rsid w:val="009323F1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1heading1">
    <w:name w:val="MDPI_2.1_heading1"/>
    <w:qFormat/>
    <w:rsid w:val="009323F1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/>
      <w:b/>
      <w:snapToGrid w:val="0"/>
      <w:color w:val="000000"/>
      <w:szCs w:val="22"/>
      <w:lang w:eastAsia="de-DE" w:bidi="en-US"/>
    </w:rPr>
  </w:style>
  <w:style w:type="paragraph" w:customStyle="1" w:styleId="MDPI22heading2">
    <w:name w:val="MDPI_2.2_heading2"/>
    <w:qFormat/>
    <w:rsid w:val="009323F1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/>
      <w:i/>
      <w:noProof/>
      <w:snapToGrid w:val="0"/>
      <w:color w:val="000000"/>
      <w:szCs w:val="22"/>
      <w:lang w:eastAsia="de-DE" w:bidi="en-US"/>
    </w:rPr>
  </w:style>
  <w:style w:type="paragraph" w:customStyle="1" w:styleId="MDPI71References">
    <w:name w:val="MDPI_7.1_References"/>
    <w:qFormat/>
    <w:rsid w:val="00F3642E"/>
    <w:pPr>
      <w:numPr>
        <w:numId w:val="26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styleId="BalloonText">
    <w:name w:val="Balloon Text"/>
    <w:basedOn w:val="Normal"/>
    <w:link w:val="BalloonTextChar"/>
    <w:uiPriority w:val="99"/>
    <w:rsid w:val="009323F1"/>
    <w:rPr>
      <w:rFonts w:cs="Tahoma"/>
      <w:szCs w:val="18"/>
    </w:rPr>
  </w:style>
  <w:style w:type="character" w:customStyle="1" w:styleId="BalloonTextChar">
    <w:name w:val="Balloon Text Char"/>
    <w:link w:val="BalloonText"/>
    <w:uiPriority w:val="99"/>
    <w:rsid w:val="009323F1"/>
    <w:rPr>
      <w:rFonts w:ascii="Palatino Linotype" w:hAnsi="Palatino Linotype" w:cs="Tahoma"/>
      <w:noProof/>
      <w:color w:val="000000"/>
      <w:szCs w:val="18"/>
    </w:rPr>
  </w:style>
  <w:style w:type="character" w:styleId="LineNumber">
    <w:name w:val="line number"/>
    <w:uiPriority w:val="99"/>
    <w:rsid w:val="00342799"/>
    <w:rPr>
      <w:rFonts w:ascii="Palatino Linotype" w:hAnsi="Palatino Linotype"/>
      <w:sz w:val="16"/>
    </w:rPr>
  </w:style>
  <w:style w:type="table" w:customStyle="1" w:styleId="MDPI41threelinetable">
    <w:name w:val="MDPI_4.1_three_line_table"/>
    <w:basedOn w:val="TableNormal"/>
    <w:uiPriority w:val="99"/>
    <w:rsid w:val="009323F1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9323F1"/>
    <w:rPr>
      <w:color w:val="0000FF"/>
      <w:u w:val="single"/>
    </w:rPr>
  </w:style>
  <w:style w:type="character" w:customStyle="1" w:styleId="UnresolvedMention1">
    <w:name w:val="Unresolved Mention1"/>
    <w:uiPriority w:val="99"/>
    <w:semiHidden/>
    <w:unhideWhenUsed/>
    <w:rsid w:val="00A10E28"/>
    <w:rPr>
      <w:color w:val="605E5C"/>
      <w:shd w:val="clear" w:color="auto" w:fill="E1DFDD"/>
    </w:rPr>
  </w:style>
  <w:style w:type="table" w:customStyle="1" w:styleId="PlainTable41">
    <w:name w:val="Plain Table 41"/>
    <w:basedOn w:val="TableNormal"/>
    <w:uiPriority w:val="44"/>
    <w:rsid w:val="00103C8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61Citation">
    <w:name w:val="MDPI_6.1_Citation"/>
    <w:qFormat/>
    <w:rsid w:val="009323F1"/>
    <w:pPr>
      <w:adjustRightInd w:val="0"/>
      <w:snapToGrid w:val="0"/>
      <w:spacing w:line="240" w:lineRule="atLeast"/>
      <w:ind w:right="113"/>
    </w:pPr>
    <w:rPr>
      <w:rFonts w:ascii="Palatino Linotype" w:hAnsi="Palatino Linotype" w:cs="Cordia New"/>
      <w:sz w:val="14"/>
      <w:szCs w:val="22"/>
    </w:rPr>
  </w:style>
  <w:style w:type="paragraph" w:customStyle="1" w:styleId="MDPI62BackMatter">
    <w:name w:val="MDPI_6.2_BackMatter"/>
    <w:qFormat/>
    <w:rsid w:val="009323F1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lang w:eastAsia="en-US" w:bidi="en-US"/>
    </w:rPr>
  </w:style>
  <w:style w:type="paragraph" w:customStyle="1" w:styleId="MDPI63Notes">
    <w:name w:val="MDPI_6.3_Notes"/>
    <w:qFormat/>
    <w:rsid w:val="009323F1"/>
    <w:pPr>
      <w:adjustRightInd w:val="0"/>
      <w:snapToGrid w:val="0"/>
      <w:spacing w:before="240" w:line="228" w:lineRule="auto"/>
      <w:jc w:val="both"/>
    </w:pPr>
    <w:rPr>
      <w:rFonts w:ascii="Palatino Linotype" w:hAnsi="Palatino Linotype"/>
      <w:snapToGrid w:val="0"/>
      <w:color w:val="000000"/>
      <w:sz w:val="18"/>
      <w:lang w:eastAsia="en-US" w:bidi="en-US"/>
    </w:rPr>
  </w:style>
  <w:style w:type="paragraph" w:customStyle="1" w:styleId="MDPI15academiceditor">
    <w:name w:val="MDPI_1.5_academic_editor"/>
    <w:qFormat/>
    <w:rsid w:val="00AE5FDC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color w:val="000000"/>
      <w:sz w:val="14"/>
      <w:szCs w:val="22"/>
      <w:lang w:eastAsia="de-DE" w:bidi="en-US"/>
    </w:rPr>
  </w:style>
  <w:style w:type="paragraph" w:customStyle="1" w:styleId="MDPI19classification">
    <w:name w:val="MDPI_1.9_classification"/>
    <w:qFormat/>
    <w:rsid w:val="009323F1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411onetablecaption">
    <w:name w:val="MDPI_4.1.1_one_table_caption"/>
    <w:qFormat/>
    <w:rsid w:val="009323F1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 w:cs="Cordia New"/>
      <w:noProof/>
      <w:color w:val="000000"/>
      <w:sz w:val="18"/>
      <w:szCs w:val="22"/>
      <w:lang w:bidi="en-US"/>
    </w:rPr>
  </w:style>
  <w:style w:type="paragraph" w:customStyle="1" w:styleId="MDPI511onefigurecaption">
    <w:name w:val="MDPI_5.1.1_one_figure_caption"/>
    <w:qFormat/>
    <w:rsid w:val="009323F1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/>
      <w:noProof/>
      <w:color w:val="000000"/>
      <w:sz w:val="18"/>
      <w:lang w:bidi="en-US"/>
    </w:rPr>
  </w:style>
  <w:style w:type="paragraph" w:customStyle="1" w:styleId="MDPI72Copyright">
    <w:name w:val="MDPI_7.2_Copyright"/>
    <w:qFormat/>
    <w:rsid w:val="002D6280"/>
    <w:pPr>
      <w:adjustRightInd w:val="0"/>
      <w:snapToGrid w:val="0"/>
      <w:spacing w:before="60" w:line="240" w:lineRule="atLeast"/>
      <w:ind w:right="113"/>
      <w:jc w:val="both"/>
    </w:pPr>
    <w:rPr>
      <w:rFonts w:ascii="Palatino Linotype" w:eastAsia="Times New Roman" w:hAnsi="Palatino Linotype"/>
      <w:noProof/>
      <w:snapToGrid w:val="0"/>
      <w:color w:val="000000"/>
      <w:sz w:val="14"/>
      <w:lang w:val="en-GB" w:eastAsia="en-GB"/>
    </w:rPr>
  </w:style>
  <w:style w:type="paragraph" w:customStyle="1" w:styleId="MDPI73CopyrightImage">
    <w:name w:val="MDPI_7.3_CopyrightImage"/>
    <w:rsid w:val="009323F1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lang w:eastAsia="de-CH"/>
    </w:rPr>
  </w:style>
  <w:style w:type="paragraph" w:customStyle="1" w:styleId="MDPIequationFram">
    <w:name w:val="MDPI_equationFram"/>
    <w:qFormat/>
    <w:rsid w:val="009323F1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">
    <w:name w:val="MDPI_footer"/>
    <w:qFormat/>
    <w:rsid w:val="009323F1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header">
    <w:name w:val="MDPI_header"/>
    <w:qFormat/>
    <w:rsid w:val="009323F1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citation">
    <w:name w:val="MDPI_header_citation"/>
    <w:rsid w:val="009323F1"/>
    <w:pPr>
      <w:spacing w:after="240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headermdpilogo">
    <w:name w:val="MDPI_header_mdpi_logo"/>
    <w:qFormat/>
    <w:rsid w:val="009323F1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table" w:customStyle="1" w:styleId="MDPITable">
    <w:name w:val="MDPI_Table"/>
    <w:basedOn w:val="TableNormal"/>
    <w:uiPriority w:val="99"/>
    <w:rsid w:val="009323F1"/>
    <w:rPr>
      <w:rFonts w:ascii="Palatino Linotype" w:hAnsi="Palatino Linotype"/>
      <w:color w:val="000000"/>
      <w:lang w:val="en-CA" w:eastAsia="en-US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9323F1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sz w:val="22"/>
      <w:szCs w:val="22"/>
      <w:lang w:eastAsia="de-DE" w:bidi="en-US"/>
    </w:rPr>
  </w:style>
  <w:style w:type="paragraph" w:customStyle="1" w:styleId="MDPItitle">
    <w:name w:val="MDPI_title"/>
    <w:qFormat/>
    <w:rsid w:val="009323F1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character" w:customStyle="1" w:styleId="apple-converted-space">
    <w:name w:val="apple-converted-space"/>
    <w:rsid w:val="009323F1"/>
  </w:style>
  <w:style w:type="paragraph" w:styleId="Bibliography">
    <w:name w:val="Bibliography"/>
    <w:basedOn w:val="Normal"/>
    <w:next w:val="Normal"/>
    <w:uiPriority w:val="37"/>
    <w:semiHidden/>
    <w:unhideWhenUsed/>
    <w:rsid w:val="009323F1"/>
  </w:style>
  <w:style w:type="paragraph" w:styleId="BodyText">
    <w:name w:val="Body Text"/>
    <w:link w:val="BodyTextChar"/>
    <w:rsid w:val="009323F1"/>
    <w:pPr>
      <w:spacing w:after="120" w:line="340" w:lineRule="atLeast"/>
      <w:jc w:val="both"/>
    </w:pPr>
    <w:rPr>
      <w:rFonts w:ascii="Palatino Linotype" w:hAnsi="Palatino Linotype"/>
      <w:color w:val="000000"/>
      <w:sz w:val="24"/>
      <w:lang w:eastAsia="de-DE"/>
    </w:rPr>
  </w:style>
  <w:style w:type="character" w:customStyle="1" w:styleId="BodyTextChar">
    <w:name w:val="Body Text Char"/>
    <w:link w:val="BodyText"/>
    <w:rsid w:val="009323F1"/>
    <w:rPr>
      <w:rFonts w:ascii="Palatino Linotype" w:hAnsi="Palatino Linotype"/>
      <w:color w:val="000000"/>
      <w:sz w:val="24"/>
      <w:lang w:eastAsia="de-DE"/>
    </w:rPr>
  </w:style>
  <w:style w:type="character" w:styleId="CommentReference">
    <w:name w:val="annotation reference"/>
    <w:rsid w:val="009323F1"/>
    <w:rPr>
      <w:sz w:val="21"/>
      <w:szCs w:val="21"/>
    </w:rPr>
  </w:style>
  <w:style w:type="paragraph" w:styleId="CommentText">
    <w:name w:val="annotation text"/>
    <w:basedOn w:val="Normal"/>
    <w:link w:val="CommentTextChar"/>
    <w:rsid w:val="009323F1"/>
  </w:style>
  <w:style w:type="character" w:customStyle="1" w:styleId="CommentTextChar">
    <w:name w:val="Comment Text Char"/>
    <w:link w:val="CommentText"/>
    <w:rsid w:val="009323F1"/>
    <w:rPr>
      <w:rFonts w:ascii="Palatino Linotype" w:hAnsi="Palatino Linotype"/>
      <w:noProof/>
      <w:color w:val="000000"/>
    </w:rPr>
  </w:style>
  <w:style w:type="paragraph" w:styleId="CommentSubject">
    <w:name w:val="annotation subject"/>
    <w:basedOn w:val="CommentText"/>
    <w:next w:val="CommentText"/>
    <w:link w:val="CommentSubjectChar"/>
    <w:rsid w:val="009323F1"/>
    <w:rPr>
      <w:b/>
      <w:bCs/>
    </w:rPr>
  </w:style>
  <w:style w:type="character" w:customStyle="1" w:styleId="CommentSubjectChar">
    <w:name w:val="Comment Subject Char"/>
    <w:link w:val="CommentSubject"/>
    <w:rsid w:val="009323F1"/>
    <w:rPr>
      <w:rFonts w:ascii="Palatino Linotype" w:hAnsi="Palatino Linotype"/>
      <w:b/>
      <w:bCs/>
      <w:noProof/>
      <w:color w:val="000000"/>
    </w:rPr>
  </w:style>
  <w:style w:type="character" w:styleId="EndnoteReference">
    <w:name w:val="endnote reference"/>
    <w:rsid w:val="009323F1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9323F1"/>
    <w:pPr>
      <w:spacing w:line="240" w:lineRule="auto"/>
    </w:pPr>
  </w:style>
  <w:style w:type="character" w:customStyle="1" w:styleId="EndnoteTextChar">
    <w:name w:val="Endnote Text Char"/>
    <w:link w:val="EndnoteText"/>
    <w:semiHidden/>
    <w:rsid w:val="009323F1"/>
    <w:rPr>
      <w:rFonts w:ascii="Palatino Linotype" w:hAnsi="Palatino Linotype"/>
      <w:noProof/>
      <w:color w:val="000000"/>
    </w:rPr>
  </w:style>
  <w:style w:type="character" w:styleId="FollowedHyperlink">
    <w:name w:val="FollowedHyperlink"/>
    <w:rsid w:val="009323F1"/>
    <w:rPr>
      <w:color w:val="954F72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9323F1"/>
    <w:pPr>
      <w:spacing w:line="240" w:lineRule="auto"/>
    </w:pPr>
  </w:style>
  <w:style w:type="character" w:customStyle="1" w:styleId="FootnoteTextChar">
    <w:name w:val="Footnote Text Char"/>
    <w:link w:val="FootnoteText"/>
    <w:semiHidden/>
    <w:rsid w:val="009323F1"/>
    <w:rPr>
      <w:rFonts w:ascii="Palatino Linotype" w:hAnsi="Palatino Linotype"/>
      <w:noProof/>
      <w:color w:val="000000"/>
    </w:rPr>
  </w:style>
  <w:style w:type="paragraph" w:styleId="NormalWeb">
    <w:name w:val="Normal (Web)"/>
    <w:basedOn w:val="Normal"/>
    <w:uiPriority w:val="99"/>
    <w:rsid w:val="009323F1"/>
    <w:rPr>
      <w:szCs w:val="24"/>
    </w:rPr>
  </w:style>
  <w:style w:type="paragraph" w:customStyle="1" w:styleId="MsoFootnoteText0">
    <w:name w:val="MsoFootnoteText"/>
    <w:basedOn w:val="NormalWeb"/>
    <w:qFormat/>
    <w:rsid w:val="009323F1"/>
    <w:rPr>
      <w:rFonts w:ascii="Times New Roman" w:hAnsi="Times New Roman"/>
    </w:rPr>
  </w:style>
  <w:style w:type="character" w:styleId="PageNumber">
    <w:name w:val="page number"/>
    <w:rsid w:val="009323F1"/>
  </w:style>
  <w:style w:type="character" w:styleId="PlaceholderText">
    <w:name w:val="Placeholder Text"/>
    <w:uiPriority w:val="99"/>
    <w:semiHidden/>
    <w:rsid w:val="009323F1"/>
    <w:rPr>
      <w:color w:val="808080"/>
    </w:rPr>
  </w:style>
  <w:style w:type="paragraph" w:customStyle="1" w:styleId="MDPI71FootNotes">
    <w:name w:val="MDPI_7.1_FootNotes"/>
    <w:qFormat/>
    <w:rsid w:val="00ED4238"/>
    <w:pPr>
      <w:numPr>
        <w:numId w:val="24"/>
      </w:numPr>
      <w:adjustRightInd w:val="0"/>
      <w:snapToGrid w:val="0"/>
      <w:spacing w:line="228" w:lineRule="auto"/>
    </w:pPr>
    <w:rPr>
      <w:rFonts w:ascii="Palatino Linotype" w:eastAsiaTheme="minorEastAsia" w:hAnsi="Palatino Linotype"/>
      <w:noProof/>
      <w:color w:val="000000"/>
      <w:sz w:val="18"/>
    </w:rPr>
  </w:style>
  <w:style w:type="character" w:customStyle="1" w:styleId="Heading3Char">
    <w:name w:val="Heading 3 Char"/>
    <w:basedOn w:val="DefaultParagraphFont"/>
    <w:link w:val="Heading3"/>
    <w:uiPriority w:val="9"/>
    <w:rsid w:val="00AB7067"/>
    <w:rPr>
      <w:rFonts w:asciiTheme="majorHAnsi" w:eastAsiaTheme="majorEastAsia" w:hAnsiTheme="majorHAnsi" w:cstheme="majorBidi"/>
      <w:b/>
      <w:bCs/>
      <w:i/>
      <w:iCs/>
      <w:sz w:val="26"/>
      <w:szCs w:val="26"/>
      <w:lang w:val="en-IN" w:eastAsia="en-US"/>
    </w:rPr>
  </w:style>
  <w:style w:type="paragraph" w:styleId="NoSpacing">
    <w:name w:val="No Spacing"/>
    <w:basedOn w:val="Normal"/>
    <w:uiPriority w:val="1"/>
    <w:qFormat/>
    <w:rsid w:val="00AB7067"/>
    <w:pPr>
      <w:spacing w:line="240" w:lineRule="auto"/>
      <w:jc w:val="left"/>
    </w:pPr>
    <w:rPr>
      <w:rFonts w:asciiTheme="minorHAnsi" w:eastAsiaTheme="minorEastAsia" w:hAnsiTheme="minorHAnsi" w:cstheme="minorBidi"/>
      <w:noProof w:val="0"/>
      <w:color w:val="auto"/>
      <w:sz w:val="22"/>
      <w:szCs w:val="22"/>
      <w:lang w:val="en-IN" w:eastAsia="en-US"/>
    </w:rPr>
  </w:style>
  <w:style w:type="character" w:customStyle="1" w:styleId="line-clamp-1">
    <w:name w:val="line-clamp-1"/>
    <w:basedOn w:val="DefaultParagraphFont"/>
    <w:rsid w:val="00F370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7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68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02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0768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01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4443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76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493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6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0041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97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901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437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37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703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483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748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951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757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3178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00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9414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9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5953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71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39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67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083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62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9403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26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089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34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290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5696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08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9113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077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33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89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689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89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368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87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220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256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136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0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851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91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772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776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3668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429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36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886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4794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350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4393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187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562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56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6353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29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976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15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369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3018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30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4964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024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0115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74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885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4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236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5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058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36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402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891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30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15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869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88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570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6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776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49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303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65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662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75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098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94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637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089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079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01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765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06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4365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8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7760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202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881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3759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8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6679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04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816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39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8242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0628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32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81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835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983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992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03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233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906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09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16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403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75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09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67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2221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43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131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892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0719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879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03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315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7298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51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71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9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348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00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2247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347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698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621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925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29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979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245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221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43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659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0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038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58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778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4163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638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61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536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76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1312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10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9695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159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772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2276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4718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79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068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8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0740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6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7389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31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8805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07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666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59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044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94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0780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48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07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94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83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30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878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26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884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197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58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8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4593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46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2113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253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1007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717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627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6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1264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58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2318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826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379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84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9107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82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585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44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255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066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7793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543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8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95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199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26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72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43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995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011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428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504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6687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85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887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959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333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56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382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80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26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257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083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34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723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35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460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241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357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68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150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31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862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1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809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714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799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6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715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242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3594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716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29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48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60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790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33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9409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9189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3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383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293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885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2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71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0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7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54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753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1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339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655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178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43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3635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383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194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90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1164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53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56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4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9455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12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804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01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004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04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8599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17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222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32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85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33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5056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68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72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8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301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28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1572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4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0473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17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5518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34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834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92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1591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46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755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648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7442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835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8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5053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555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63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55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1444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81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904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59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60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207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370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64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32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12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0359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18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951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96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898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2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63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90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751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80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3522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229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002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53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1157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3722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670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1279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22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131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648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663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262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852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7786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27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3547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25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997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87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295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70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668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09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972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3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3441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37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743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709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9940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03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335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237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3662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806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353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646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27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95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8147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27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717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92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05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428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310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12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191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472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059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11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7061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6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438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33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3146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1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5843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5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6152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591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351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972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68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389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18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09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671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8097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67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859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74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0431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91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3102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51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182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088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620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138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45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6239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12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357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43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302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40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416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648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82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6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4400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80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63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265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63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923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78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37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29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383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97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542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366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877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337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132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0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27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02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861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993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074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776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790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3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832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49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2037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05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9144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57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179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62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890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898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7098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16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322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932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1587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05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837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4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771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196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199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70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0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31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2299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1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4343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5116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378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00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2967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31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478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053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7497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23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329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3251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416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41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860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17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447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7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139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259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333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00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61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893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5926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83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926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5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500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58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4233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9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28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5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2364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295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0557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188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18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98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220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10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10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52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7613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98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4202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23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170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00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799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76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208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216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208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031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2509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91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516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7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828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02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519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9339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92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9529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82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3224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535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592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036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1290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264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502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45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25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534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4725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6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6227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139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813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4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026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80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388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661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597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93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5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3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50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02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093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348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31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614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9128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3438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0938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76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2964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94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555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89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397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311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909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954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403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4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1321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378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489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44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9660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73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2038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085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627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03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1343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0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761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20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148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256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709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0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768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6084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7195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116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863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333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292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13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783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914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6979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76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327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48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901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627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4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46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991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4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178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44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8766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50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3780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0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463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69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84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14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4991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0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7809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19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6873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74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60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7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433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381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5911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91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024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43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240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730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532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20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303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88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396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311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312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57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955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6825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18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237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20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9496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61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938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416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086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62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07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33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678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14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129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88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945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97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6844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920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76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58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7670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11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1694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00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371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336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2053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84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6708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99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790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46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2850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18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5228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41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84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05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0119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93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553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77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7082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26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838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59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9765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1288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6026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18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23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6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8468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794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647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45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4826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42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6489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789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1122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71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472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39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662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22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013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15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73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75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52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82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6802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05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7514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86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151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35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245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0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322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6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6573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44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238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85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785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5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01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28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55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4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419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587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843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8519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64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3258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2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61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71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8801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60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4255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9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51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5702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618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96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926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92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316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43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15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62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42" Type="http://schemas.openxmlformats.org/officeDocument/2006/relationships/footer" Target="footer1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9" Type="http://schemas.openxmlformats.org/officeDocument/2006/relationships/image" Target="media/image23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header" Target="header1.xml"/><Relationship Id="rId45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4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43" Type="http://schemas.openxmlformats.org/officeDocument/2006/relationships/header" Target="header3.xml"/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46" Type="http://schemas.openxmlformats.org/officeDocument/2006/relationships/theme" Target="theme/theme1.xml"/><Relationship Id="rId20" Type="http://schemas.openxmlformats.org/officeDocument/2006/relationships/image" Target="media/image14.png"/><Relationship Id="rId41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Summer%202021%20Projects\COVID%20Project%20Renewed\Module%2032%20Supplementary%20Data\molecule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F:\Summer 2021 Projects\COVID Project Renewed\Module 32 Supplementary Data\molecules-template.dot</Template>
  <TotalTime>6</TotalTime>
  <Pages>27</Pages>
  <Words>4778</Words>
  <Characters>27241</Characters>
  <Application>Microsoft Office Word</Application>
  <DocSecurity>0</DocSecurity>
  <Lines>227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ype of the Paper (Article</vt:lpstr>
    </vt:vector>
  </TitlesOfParts>
  <Company/>
  <LinksUpToDate>false</LinksUpToDate>
  <CharactersWithSpaces>31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pe of the Paper (Article</dc:title>
  <dc:creator>HP</dc:creator>
  <cp:lastModifiedBy>avadhoot.jadhav</cp:lastModifiedBy>
  <cp:revision>28</cp:revision>
  <dcterms:created xsi:type="dcterms:W3CDTF">2024-12-10T05:47:00Z</dcterms:created>
  <dcterms:modified xsi:type="dcterms:W3CDTF">2024-12-10T06:13:00Z</dcterms:modified>
</cp:coreProperties>
</file>